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Override PartName="/customXml/itemProps1.xml" ContentType="application/vnd.openxmlformats-officedocument.customXmlProperties+xml"/>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81978" w:rsidRDefault="00BC13B1">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text w:multiLine="1"/>
        </w:sdtPr>
        <w:sdtContent>
          <w:r w:rsidR="00FB5C1A">
            <w:t>Final Essay</w:t>
          </w:r>
        </w:sdtContent>
      </w:sdt>
    </w:p>
    <w:sdt>
      <w:sdtPr>
        <w:alias w:val="Author Name(s), First M. Last, Omit Titles and Degrees:"/>
        <w:tag w:val="Author Name(s), First M. Last, Omit Titles and Degrees:"/>
        <w:id w:val="-1736158886"/>
        <w:placeholder>
          <w:docPart w:val="BCE381562FEB4696B90D54AF878C68B9"/>
        </w:placeholder>
        <w:temporary/>
        <w:showingPlcHdr/>
        <w:text/>
      </w:sdtPr>
      <w:sdtContent>
        <w:p w:rsidR="00B823AA" w:rsidRDefault="00476A4A" w:rsidP="00B823AA">
          <w:pPr>
            <w:pStyle w:val="Title2"/>
          </w:pPr>
          <w:r>
            <w:t>[Author Name(s), First M. Last, Omit Titles and Degrees]</w:t>
          </w:r>
        </w:p>
      </w:sdtContent>
    </w:sdt>
    <w:p w:rsidR="00E81978" w:rsidRDefault="00BC13B1" w:rsidP="00B823AA">
      <w:pPr>
        <w:pStyle w:val="Title2"/>
      </w:pPr>
      <w:sdt>
        <w:sdtPr>
          <w:alias w:val="Institutional Affiliation(s):"/>
          <w:tag w:val="Institutional Affiliation(s):"/>
          <w:id w:val="-1771543088"/>
          <w:placeholder>
            <w:docPart w:val="7F56B23060BE47FFBCA90144E8F89BCE"/>
          </w:placeholder>
          <w:temporary/>
          <w:showingPlcHdr/>
          <w:text/>
        </w:sdtPr>
        <w:sdtContent>
          <w:r w:rsidR="005D3A03">
            <w:t>[Institutional Affiliation(s)]</w:t>
          </w:r>
        </w:sdtContent>
      </w:sdt>
    </w:p>
    <w:sdt>
      <w:sdtPr>
        <w:alias w:val="Author Note:"/>
        <w:tag w:val="Author Note:"/>
        <w:id w:val="266668659"/>
        <w:placeholder>
          <w:docPart w:val="D5498F8D66B04815A464D0D565861443"/>
        </w:placeholder>
        <w:temporary/>
        <w:showingPlcHdr/>
      </w:sdtPr>
      <w:sdtContent>
        <w:p w:rsidR="00E81978" w:rsidRDefault="00476A4A">
          <w:pPr>
            <w:pStyle w:val="Title"/>
          </w:pPr>
          <w:r>
            <w:t>Author Note</w:t>
          </w:r>
        </w:p>
      </w:sdtContent>
    </w:sdt>
    <w:p w:rsidR="00E81978" w:rsidRDefault="00E81978" w:rsidP="009F7233">
      <w:pPr>
        <w:pStyle w:val="Title2"/>
      </w:pPr>
    </w:p>
    <w:p w:rsidR="000A3462" w:rsidRDefault="00BC13B1">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text w:multiLine="1"/>
        </w:sdtPr>
        <w:sdtContent>
          <w:r w:rsidR="00FB5C1A">
            <w:t>Final Essay</w:t>
          </w:r>
        </w:sdtContent>
      </w:sdt>
    </w:p>
    <w:p w:rsidR="007F2220" w:rsidRDefault="00476A4A" w:rsidP="000A3462">
      <w:r>
        <w:t xml:space="preserve">In the United States, some people know that Mexican America </w:t>
      </w:r>
      <w:r w:rsidR="00750E1D">
        <w:t xml:space="preserve">has played a major role in </w:t>
      </w:r>
      <w:r w:rsidR="00936A1C">
        <w:t>the desegregation of the school.</w:t>
      </w:r>
      <w:r w:rsidR="00767BBB">
        <w:t xml:space="preserve"> </w:t>
      </w:r>
      <w:r w:rsidR="00484CE2">
        <w:t xml:space="preserve">One of the most legal struggles was the </w:t>
      </w:r>
      <w:r w:rsidR="00DB38AD">
        <w:t xml:space="preserve">Mendez case </w:t>
      </w:r>
      <w:r w:rsidR="009525A8">
        <w:t xml:space="preserve">which became the first constitutional challenge for segregation. </w:t>
      </w:r>
      <w:r w:rsidR="00B07698">
        <w:t xml:space="preserve">It was ruled by the judge of District Court that the </w:t>
      </w:r>
      <w:r w:rsidR="00912903">
        <w:t>rights of the American students are been violated under the 4</w:t>
      </w:r>
      <w:r w:rsidR="00912903" w:rsidRPr="00912903">
        <w:rPr>
          <w:vertAlign w:val="superscript"/>
        </w:rPr>
        <w:t>th</w:t>
      </w:r>
      <w:r w:rsidR="00912903">
        <w:t xml:space="preserve"> amendment protection clause. </w:t>
      </w:r>
      <w:r w:rsidR="00FA140B">
        <w:t>However, the Mendez case was never appealed in the</w:t>
      </w:r>
      <w:r w:rsidR="00CF70C8">
        <w:t xml:space="preserve"> United States </w:t>
      </w:r>
      <w:r w:rsidR="006F4ADC">
        <w:t>Supreme Court</w:t>
      </w:r>
      <w:r w:rsidR="008B430E">
        <w:t xml:space="preserve">, several legal scholars of that time </w:t>
      </w:r>
      <w:r w:rsidR="002B1ACA">
        <w:t>regarding this case wh</w:t>
      </w:r>
      <w:r w:rsidR="008E4FC9">
        <w:t xml:space="preserve">ich can be accomplished what brown did almost after 8 years. </w:t>
      </w:r>
      <w:r w:rsidR="001F6F1B">
        <w:t>In 2004, several scholarly</w:t>
      </w:r>
      <w:r w:rsidR="00DB3640">
        <w:t xml:space="preserve"> activities marked the 50</w:t>
      </w:r>
      <w:r w:rsidR="00DB3640" w:rsidRPr="00DB3640">
        <w:rPr>
          <w:vertAlign w:val="superscript"/>
        </w:rPr>
        <w:t>th</w:t>
      </w:r>
      <w:r w:rsidR="00DB3640">
        <w:t xml:space="preserve"> anniversary of the brown decisions landmark which consist of special issues. </w:t>
      </w:r>
      <w:r w:rsidR="00B877AE">
        <w:t>It also contribute</w:t>
      </w:r>
      <w:r w:rsidR="00EB2CD6">
        <w:t xml:space="preserve">s to the lack of awareness that made Mexican Americans excluded from various scholarships </w:t>
      </w:r>
      <w:r w:rsidR="00B0197B">
        <w:t xml:space="preserve">in the history of civil rights. </w:t>
      </w:r>
      <w:r w:rsidR="009F1505">
        <w:t xml:space="preserve">In the history of school desegregation, the major constitutional law cases related to the struggles of Mexican </w:t>
      </w:r>
      <w:r w:rsidR="00B66BB7">
        <w:t>Americans were</w:t>
      </w:r>
      <w:r w:rsidR="00D25DFA">
        <w:t xml:space="preserve"> completely excluded.</w:t>
      </w:r>
      <w:r w:rsidR="0076408D">
        <w:t xml:space="preserve"> This essay is based on the </w:t>
      </w:r>
      <w:r w:rsidR="007520C4">
        <w:t xml:space="preserve">racial discrimination of California, its treatment with the people of color </w:t>
      </w:r>
      <w:r w:rsidR="004743A2">
        <w:t xml:space="preserve">specifically based on the events </w:t>
      </w:r>
      <w:r w:rsidR="000A68C8">
        <w:t>which limit the ability of minorities</w:t>
      </w:r>
      <w:r w:rsidR="00B00AE9">
        <w:t xml:space="preserve"> in acquiring education</w:t>
      </w:r>
      <w:r w:rsidR="00BC13B1">
        <w:fldChar w:fldCharType="begin"/>
      </w:r>
      <w:r w:rsidR="00064F8E">
        <w:instrText xml:space="preserve"> ADDIN ZOTERO_ITEM CSL_CITATION {"citationID":"TljvLIlP","properties":{"formattedCitation":"(\\uc0\\u8220{}(PDF) The Poverty Exception to the Fourth Amendment,\\uc0\\u8221{} n.d.)","plainCitation":"(“(PDF) The Poverty Exception to the Fourth Amendment,” n.d.)","noteIndex":0},"citationItems":[{"id":645,"uris":["http://zotero.org/users/local/vDOrLj7p/items/WULTMVUZ"],"uri":["http://zotero.org/users/local/vDOrLj7p/items/WULTMVUZ"],"itemData":{"id":645,"type":"webpage","title":"(PDF) The Poverty Exception to the Fourth Amendment","URL":"https://www.researchgate.net/publication/228199533_The_Poverty_Exception_to_the_Fourth_Amendment","accessed":{"date-parts":[["2019",12,9]]}}}],"schema":"https://github.com/citation-style-language/schema/raw/master/csl-citation.json"} </w:instrText>
      </w:r>
      <w:r w:rsidR="00BC13B1">
        <w:fldChar w:fldCharType="separate"/>
      </w:r>
      <w:r w:rsidR="00064F8E" w:rsidRPr="00064F8E">
        <w:rPr>
          <w:rFonts w:ascii="Times New Roman" w:hAnsi="Times New Roman" w:cs="Times New Roman"/>
        </w:rPr>
        <w:t>(“(PDF) The Poverty Exception to the Fourth Amendment,” n.d.)</w:t>
      </w:r>
      <w:r w:rsidR="00BC13B1">
        <w:fldChar w:fldCharType="end"/>
      </w:r>
      <w:r w:rsidR="00B00AE9">
        <w:t xml:space="preserve">. </w:t>
      </w:r>
    </w:p>
    <w:p w:rsidR="002F1981" w:rsidRDefault="00476A4A" w:rsidP="000A3462">
      <w:r>
        <w:t>The tale of international skullduggery and greed behind the heroism scenes lead to the event that initiated America's war with Mex</w:t>
      </w:r>
      <w:r>
        <w:t xml:space="preserve">ico. </w:t>
      </w:r>
      <w:r w:rsidR="00170464">
        <w:t>It also represents the propaganda fed by the p</w:t>
      </w:r>
      <w:r w:rsidR="00A6361B">
        <w:t xml:space="preserve">ublic and fought at the disputed region </w:t>
      </w:r>
      <w:r w:rsidR="00E73093">
        <w:t xml:space="preserve">within two rivers. </w:t>
      </w:r>
      <w:r w:rsidR="00BA7597">
        <w:t xml:space="preserve">This first foreign campaign war with Mexico </w:t>
      </w:r>
      <w:r w:rsidR="00586522">
        <w:t xml:space="preserve">strengthened slavery in the southern region and </w:t>
      </w:r>
      <w:r w:rsidR="00BA7597">
        <w:t xml:space="preserve">led towards the </w:t>
      </w:r>
      <w:r w:rsidR="00586522">
        <w:t xml:space="preserve">civil war latterly. </w:t>
      </w:r>
      <w:r w:rsidR="002C31C4">
        <w:t>This war can be examined through the five political figures which include young, seniors an</w:t>
      </w:r>
      <w:r w:rsidR="00DD6868">
        <w:t xml:space="preserve">d some are with </w:t>
      </w:r>
      <w:r w:rsidR="00E400A8">
        <w:t xml:space="preserve">children and </w:t>
      </w:r>
      <w:r w:rsidR="00DD6868">
        <w:t>families</w:t>
      </w:r>
      <w:r w:rsidR="00BC13B1">
        <w:fldChar w:fldCharType="begin"/>
      </w:r>
      <w:r w:rsidR="00707699">
        <w:instrText xml:space="preserve"> ADDIN ZOTERO_ITEM CSL_CITATION {"citationID":"3lQ35MFj","properties":{"formattedCitation":"(\\uc0\\u8220{}California\\uc0\\u8217{}s Racial History and Constitutional Rationales for Race-Conscious Decision Making in Higher Education by Richard Delgado, Jean Stefancic: SSRN,\\uc0\\u8221{} n.d.)","plainCitation":"(“California’s Racial History and Constitutional Rationales for Race-Conscious Decision Making in Higher Education by Richard Delgado, Jean Stefancic: SSRN,” n.d.)","noteIndex":0},"citationItems":[{"id":643,"uris":["http://zotero.org/users/local/vDOrLj7p/items/JUDVSR4M"],"uri":["http://zotero.org/users/local/vDOrLj7p/items/JUDVSR4M"],"itemData":{"id":643,"type":"webpage","title":"California's Racial History and Constitutional Rationales for Race-Conscious Decision Making in Higher Education by Richard Delgado, Jean Stefancic :: SSRN","URL":"https://papers.ssrn.com/sol3/papers.cfm?abstract_id=1310299","accessed":{"date-parts":[["2019",12,9]]}}}],"schema":"https://github.com/citation-style-language/schema/raw/master/csl-citation.json"} </w:instrText>
      </w:r>
      <w:r w:rsidR="00BC13B1">
        <w:fldChar w:fldCharType="separate"/>
      </w:r>
      <w:r w:rsidR="00707699" w:rsidRPr="00707699">
        <w:rPr>
          <w:rFonts w:ascii="Times New Roman" w:hAnsi="Times New Roman" w:cs="Times New Roman"/>
        </w:rPr>
        <w:t>(“California’s Racial History and Constitutional Rationales for Race-Conscious Decision Making in Higher Education by Richard Delgado, Jean Stefancic: SSRN,” n.d.)</w:t>
      </w:r>
      <w:r w:rsidR="00BC13B1">
        <w:fldChar w:fldCharType="end"/>
      </w:r>
      <w:r w:rsidR="00DD6868">
        <w:t xml:space="preserve">. </w:t>
      </w:r>
      <w:r w:rsidR="001E12AE">
        <w:t>The</w:t>
      </w:r>
      <w:r w:rsidR="00EC32ED">
        <w:t xml:space="preserve"> Greenberg developed his narrative politically which accompanied war as well </w:t>
      </w:r>
      <w:r w:rsidR="00EC32ED">
        <w:lastRenderedPageBreak/>
        <w:t xml:space="preserve">as </w:t>
      </w:r>
      <w:r w:rsidR="00101D00">
        <w:t xml:space="preserve">expansionist fever, </w:t>
      </w:r>
      <w:r w:rsidR="00EC32ED">
        <w:t xml:space="preserve">highlight the ideology role </w:t>
      </w:r>
      <w:r w:rsidR="001E12AE">
        <w:t xml:space="preserve">as well as the five individuals and their families </w:t>
      </w:r>
      <w:r w:rsidR="0083457D">
        <w:t xml:space="preserve">in opposing the war. </w:t>
      </w:r>
    </w:p>
    <w:p w:rsidR="00E81978" w:rsidRDefault="00476A4A" w:rsidP="000A3462">
      <w:r>
        <w:t xml:space="preserve">I observed through analysis that race matters a lot </w:t>
      </w:r>
      <w:r w:rsidR="0075418B">
        <w:t xml:space="preserve">during immigration </w:t>
      </w:r>
      <w:r w:rsidR="00790098">
        <w:t xml:space="preserve">and it also affects one's status </w:t>
      </w:r>
      <w:r w:rsidR="00620910">
        <w:t xml:space="preserve">as an undocumented alien. </w:t>
      </w:r>
      <w:r w:rsidR="007A387B">
        <w:t xml:space="preserve">It is also argued in the essay that whiteness is considered as the property in the United States </w:t>
      </w:r>
      <w:r w:rsidR="00616A55">
        <w:t xml:space="preserve">which provide the legal rights to its citizens </w:t>
      </w:r>
      <w:r w:rsidR="00B92220">
        <w:t xml:space="preserve">it is observed that criteria of employment were tempting features and </w:t>
      </w:r>
      <w:r w:rsidR="00B60DB1">
        <w:t xml:space="preserve">fair skin. </w:t>
      </w:r>
      <w:r w:rsidR="00512E00">
        <w:t>It is proved fro</w:t>
      </w:r>
      <w:r w:rsidR="000E4C43">
        <w:t xml:space="preserve">m history that whiteness defined the legal status of the person either he is slave or free. </w:t>
      </w:r>
      <w:r w:rsidR="00017E42">
        <w:t xml:space="preserve">Furthermore, whiteness gives advantages </w:t>
      </w:r>
      <w:r w:rsidR="000A5B43">
        <w:t>economically</w:t>
      </w:r>
      <w:r w:rsidR="00AE5A91">
        <w:t>.</w:t>
      </w:r>
      <w:r w:rsidR="000A126D">
        <w:t xml:space="preserve"> Though the white transparency</w:t>
      </w:r>
      <w:r w:rsidR="00AE5A91">
        <w:t xml:space="preserve"> </w:t>
      </w:r>
      <w:r w:rsidR="000A126D">
        <w:t xml:space="preserve">is </w:t>
      </w:r>
      <w:r w:rsidR="00AE5A91">
        <w:t>manifested in both gender and race.</w:t>
      </w:r>
      <w:r w:rsidR="004A2009">
        <w:t xml:space="preserve"> In anti-discrimination law and dominant society, women are mostly presumed to be white </w:t>
      </w:r>
      <w:r w:rsidR="00C9069B">
        <w:t>while the people of</w:t>
      </w:r>
      <w:r w:rsidR="00EE6860">
        <w:t xml:space="preserve"> </w:t>
      </w:r>
      <w:r w:rsidR="00C9069B">
        <w:t>color are regarded as men</w:t>
      </w:r>
      <w:r w:rsidR="00BC13B1">
        <w:fldChar w:fldCharType="begin"/>
      </w:r>
      <w:r w:rsidR="00D918A4">
        <w:instrText xml:space="preserve"> ADDIN ZOTERO_ITEM CSL_CITATION {"citationID":"Sn2mBrB9","properties":{"formattedCitation":"(\\uc0\\u8220{}Delgado, Richard,\\uc0\\u8221{} n.d.)","plainCitation":"(“Delgado, Richard,” n.d.)","noteIndex":0},"citationItems":[{"id":647,"uris":["http://zotero.org/users/local/vDOrLj7p/items/XXS3CIW6"],"uri":["http://zotero.org/users/local/vDOrLj7p/items/XXS3CIW6"],"itemData":{"id":647,"type":"webpage","title":"Delgado, Richard","URL":"https://heinonline.org/HOL/AuthorProfile?search_name=Delgado%2C+Richard&amp;collection=journals&amp;base=js","accessed":{"date-parts":[["2019",12,9]]}}}],"schema":"https://github.com/citation-style-language/schema/raw/master/csl-citation.json"} </w:instrText>
      </w:r>
      <w:r w:rsidR="00BC13B1">
        <w:fldChar w:fldCharType="separate"/>
      </w:r>
      <w:r w:rsidR="00D918A4" w:rsidRPr="00D918A4">
        <w:rPr>
          <w:rFonts w:ascii="Times New Roman" w:hAnsi="Times New Roman" w:cs="Times New Roman"/>
        </w:rPr>
        <w:t>(“Delgado, Richard,” n.d.)</w:t>
      </w:r>
      <w:r w:rsidR="00BC13B1">
        <w:fldChar w:fldCharType="end"/>
      </w:r>
      <w:r w:rsidR="00C9069B">
        <w:t xml:space="preserve">. </w:t>
      </w:r>
      <w:r w:rsidR="001E2DC8">
        <w:t>It is also suggested that the intersectionality c</w:t>
      </w:r>
      <w:r w:rsidR="00FA6C29">
        <w:t xml:space="preserve">oncept can be utilized for a better understanding of the unique subordinates of the color women. </w:t>
      </w:r>
      <w:r w:rsidR="001D79BD">
        <w:t>It is written in the fourth amendment, "</w:t>
      </w:r>
      <w:r w:rsidR="001D79BD" w:rsidRPr="001D79BD">
        <w:t>The right of the people to be secure in their persons, houses, papers, and effects, against unreasonable searches and seizures, shall not be violated, and no Warrants shall issue, but upon probable cause, supported by Oath or affirmation, and particularly describing the place to be searched, and the persons or things to be seized.</w:t>
      </w:r>
      <w:r w:rsidR="001D79BD">
        <w:t>”</w:t>
      </w:r>
    </w:p>
    <w:p w:rsidR="00BF5599" w:rsidRDefault="00476A4A" w:rsidP="000A3462">
      <w:r>
        <w:t xml:space="preserve">Though it is written </w:t>
      </w:r>
      <w:r w:rsidR="003F3388">
        <w:t xml:space="preserve">in the fourth amendment </w:t>
      </w:r>
      <w:r>
        <w:t xml:space="preserve">that the </w:t>
      </w:r>
      <w:r w:rsidR="003F3388">
        <w:t>Supreme Court</w:t>
      </w:r>
      <w:r>
        <w:t xml:space="preserve"> has no right </w:t>
      </w:r>
      <w:r w:rsidR="0056040D">
        <w:t>to apply seizure and search on any property owned</w:t>
      </w:r>
      <w:r w:rsidR="006852E7">
        <w:t xml:space="preserve"> foreign country alien</w:t>
      </w:r>
      <w:r w:rsidR="00E51C92">
        <w:t xml:space="preserve"> through US agent</w:t>
      </w:r>
      <w:r w:rsidR="0056040D">
        <w:t xml:space="preserve">. </w:t>
      </w:r>
      <w:r w:rsidR="000B692D">
        <w:t xml:space="preserve">Though still, </w:t>
      </w:r>
      <w:r w:rsidR="004234B0">
        <w:t xml:space="preserve">US marshal </w:t>
      </w:r>
      <w:r w:rsidR="009C3BD2">
        <w:t>did trial against</w:t>
      </w:r>
      <w:r w:rsidR="001B0276">
        <w:t xml:space="preserve"> the </w:t>
      </w:r>
      <w:r w:rsidR="009C3BD2">
        <w:t xml:space="preserve">suspected Mexican official. </w:t>
      </w:r>
      <w:r w:rsidR="00A30573">
        <w:t xml:space="preserve">A similar event occurred </w:t>
      </w:r>
      <w:r w:rsidR="0058108F">
        <w:t xml:space="preserve">when the Mexico citizen was arrested while working at the shop in California. </w:t>
      </w:r>
      <w:r w:rsidR="00290F35">
        <w:t xml:space="preserve">When it was found that he is from Mexico and has no close family ties in the United States. </w:t>
      </w:r>
      <w:r w:rsidR="00754E6F">
        <w:t>During the hearings, he claimed that he was arrested illegally</w:t>
      </w:r>
      <w:r w:rsidR="0000323F">
        <w:t>. Then the judge claimed that his arrest legality is not based on the</w:t>
      </w:r>
      <w:r w:rsidR="005A7F18">
        <w:t xml:space="preserve"> </w:t>
      </w:r>
      <w:r w:rsidR="0000323F">
        <w:t xml:space="preserve">deportation proceeding. </w:t>
      </w:r>
      <w:r w:rsidR="00A44067">
        <w:t xml:space="preserve">Several factors </w:t>
      </w:r>
      <w:r w:rsidR="003D5B7C">
        <w:t>contribute</w:t>
      </w:r>
      <w:r w:rsidR="00A44067">
        <w:t xml:space="preserve"> to the deportation process</w:t>
      </w:r>
      <w:r w:rsidR="00060E06">
        <w:t xml:space="preserve">. </w:t>
      </w:r>
      <w:r w:rsidR="00267377">
        <w:t xml:space="preserve">So, it is </w:t>
      </w:r>
      <w:r w:rsidR="00267377">
        <w:lastRenderedPageBreak/>
        <w:t xml:space="preserve">required that the government must establish an identity </w:t>
      </w:r>
      <w:r w:rsidR="004D0004">
        <w:t xml:space="preserve">identification system </w:t>
      </w:r>
      <w:bookmarkStart w:id="0" w:name="_GoBack"/>
      <w:bookmarkEnd w:id="0"/>
      <w:r w:rsidR="006425CA">
        <w:t xml:space="preserve">so that the immigrant can </w:t>
      </w:r>
      <w:r w:rsidR="00A54EF3">
        <w:t>prove the mode of entry</w:t>
      </w:r>
      <w:r w:rsidR="00625FFF">
        <w:t xml:space="preserve"> </w:t>
      </w:r>
      <w:r w:rsidR="00BC13B1">
        <w:fldChar w:fldCharType="begin"/>
      </w:r>
      <w:r w:rsidR="00625FFF">
        <w:instrText xml:space="preserve"> ADDIN ZOTERO_ITEM CSL_CITATION {"citationID":"TljvLIlP","properties":{"formattedCitation":"(\\uc0\\u8220{}(PDF) The Poverty Exception to the Fourth Amendment,\\uc0\\u8221{} n.d.)","plainCitation":"(“(PDF) The Poverty Exception to the Fourth Amendment,” n.d.)","noteIndex":0},"citationItems":[{"id":645,"uris":["http://zotero.org/users/local/vDOrLj7p/items/WULTMVUZ"],"uri":["http://zotero.org/users/local/vDOrLj7p/items/WULTMVUZ"],"itemData":{"id":645,"type":"webpage","title":"(PDF) The Poverty Exception to the Fourth Amendment","URL":"https://www.researchgate.net/publication/228199533_The_Poverty_Exception_to_the_Fourth_Amendment","accessed":{"date-parts":[["2019",12,9]]}}}],"schema":"https://github.com/citation-style-language/schema/raw/master/csl-citation.json"} </w:instrText>
      </w:r>
      <w:r w:rsidR="00BC13B1">
        <w:fldChar w:fldCharType="separate"/>
      </w:r>
      <w:r w:rsidR="00625FFF" w:rsidRPr="00064F8E">
        <w:rPr>
          <w:rFonts w:ascii="Times New Roman" w:hAnsi="Times New Roman" w:cs="Times New Roman"/>
        </w:rPr>
        <w:t>(“(PDF) The Poverty Exception to the Fourth Amendment,” n.d.)</w:t>
      </w:r>
      <w:r w:rsidR="00BC13B1">
        <w:fldChar w:fldCharType="end"/>
      </w:r>
      <w:r w:rsidR="00A54EF3">
        <w:t>.</w:t>
      </w:r>
    </w:p>
    <w:p w:rsidR="00C41F24" w:rsidRDefault="00476A4A" w:rsidP="00156D0B">
      <w:r>
        <w:t xml:space="preserve">In such circumstances, critical issues are addressed in court that either it's legal to deport any reasonable person. </w:t>
      </w:r>
      <w:r w:rsidR="004025DE">
        <w:t>As the agents used to approach defendants at the airport and check their driving licenses and airplane tickets.</w:t>
      </w:r>
      <w:r w:rsidR="000C1AB0">
        <w:t xml:space="preserve"> Some courts agreed that the examination of the document was permissible. </w:t>
      </w:r>
      <w:r w:rsidR="00985611">
        <w:t xml:space="preserve">Although, according to court the physical </w:t>
      </w:r>
      <w:r w:rsidR="005C3E34">
        <w:t>detention</w:t>
      </w:r>
      <w:r w:rsidR="00985611">
        <w:t xml:space="preserve"> of people respondents without any violation is against the fourth amendment</w:t>
      </w:r>
      <w:r w:rsidR="00BD76AD">
        <w:t xml:space="preserve"> </w:t>
      </w:r>
      <w:r w:rsidR="00BC13B1">
        <w:fldChar w:fldCharType="begin"/>
      </w:r>
      <w:r w:rsidR="00BD76AD">
        <w:instrText xml:space="preserve"> ADDIN ZOTERO_ITEM CSL_CITATION {"citationID":"Sn2mBrB9","properties":{"formattedCitation":"(\\uc0\\u8220{}Delgado, Richard,\\uc0\\u8221{} n.d.)","plainCitation":"(“Delgado, Richard,” n.d.)","noteIndex":0},"citationItems":[{"id":647,"uris":["http://zotero.org/users/local/vDOrLj7p/items/XXS3CIW6"],"uri":["http://zotero.org/users/local/vDOrLj7p/items/XXS3CIW6"],"itemData":{"id":647,"type":"webpage","title":"Delgado, Richard","URL":"https://heinonline.org/HOL/AuthorProfile?search_name=Delgado%2C+Richard&amp;collection=journals&amp;base=js","accessed":{"date-parts":[["2019",12,9]]}}}],"schema":"https://github.com/citation-style-language/schema/raw/master/csl-citation.json"} </w:instrText>
      </w:r>
      <w:r w:rsidR="00BC13B1">
        <w:fldChar w:fldCharType="separate"/>
      </w:r>
      <w:r w:rsidR="00BD76AD" w:rsidRPr="00D918A4">
        <w:rPr>
          <w:rFonts w:ascii="Times New Roman" w:hAnsi="Times New Roman" w:cs="Times New Roman"/>
        </w:rPr>
        <w:t>(“Delgado, Richard,” n.d.)</w:t>
      </w:r>
      <w:r w:rsidR="00BC13B1">
        <w:fldChar w:fldCharType="end"/>
      </w:r>
      <w:r w:rsidR="00985611">
        <w:t xml:space="preserve">. </w:t>
      </w:r>
      <w:r w:rsidR="00396D68">
        <w:t>Court also declared the checkpoints that were operated away from the international borders as constitutional but it still against the fourth amendment</w:t>
      </w:r>
      <w:r w:rsidR="00B26190">
        <w:t xml:space="preserve"> </w:t>
      </w:r>
      <w:r w:rsidR="00BC13B1">
        <w:fldChar w:fldCharType="begin"/>
      </w:r>
      <w:r w:rsidR="00B26190">
        <w:instrText xml:space="preserve"> ADDIN ZOTERO_ITEM CSL_CITATION {"citationID":"TljvLIlP","properties":{"formattedCitation":"(\\uc0\\u8220{}(PDF) The Poverty Exception to the Fourth Amendment,\\uc0\\u8221{} n.d.)","plainCitation":"(“(PDF) The Poverty Exception to the Fourth Amendment,” n.d.)","noteIndex":0},"citationItems":[{"id":645,"uris":["http://zotero.org/users/local/vDOrLj7p/items/WULTMVUZ"],"uri":["http://zotero.org/users/local/vDOrLj7p/items/WULTMVUZ"],"itemData":{"id":645,"type":"webpage","title":"(PDF) The Poverty Exception to the Fourth Amendment","URL":"https://www.researchgate.net/publication/228199533_The_Poverty_Exception_to_the_Fourth_Amendment","accessed":{"date-parts":[["2019",12,9]]}}}],"schema":"https://github.com/citation-style-language/schema/raw/master/csl-citation.json"} </w:instrText>
      </w:r>
      <w:r w:rsidR="00BC13B1">
        <w:fldChar w:fldCharType="separate"/>
      </w:r>
      <w:r w:rsidR="00B26190" w:rsidRPr="00064F8E">
        <w:rPr>
          <w:rFonts w:ascii="Times New Roman" w:hAnsi="Times New Roman" w:cs="Times New Roman"/>
        </w:rPr>
        <w:t>(“(PDF) The Poverty Exception to the Fourth Amendment,” n.d.)</w:t>
      </w:r>
      <w:r w:rsidR="00BC13B1">
        <w:fldChar w:fldCharType="end"/>
      </w:r>
      <w:r w:rsidR="00396D68">
        <w:t xml:space="preserve">. </w:t>
      </w:r>
      <w:r w:rsidR="00DE5601">
        <w:t xml:space="preserve">So, it can be concluded from this paper that the government's interest regarding the fourth amendment is greater as compared to citizens. </w:t>
      </w:r>
      <w:r w:rsidR="00156D0B">
        <w:t>Thus it was declared that “</w:t>
      </w:r>
      <w:r w:rsidR="00156D0B" w:rsidRPr="00156D0B">
        <w:t>it is constitutional to refer motorists selectively to the secondary inspection area at the San Clemente checkpoint based on criteria that would not sustain a roving-patrol stop. Thus, even if it be assumed that such referrals are made largely based on apparent Mexican ancestry, we perceive no constitutional violation.</w:t>
      </w:r>
      <w:r w:rsidR="00156D0B">
        <w:t>”</w:t>
      </w:r>
      <w:r w:rsidR="000C1AB0">
        <w:t xml:space="preserve"> </w:t>
      </w:r>
    </w:p>
    <w:p w:rsidR="00F7744E" w:rsidRDefault="00476A4A" w:rsidP="00156D0B">
      <w:r>
        <w:t xml:space="preserve">This developed problems for </w:t>
      </w:r>
      <w:r w:rsidR="00A06D55">
        <w:t>Latino</w:t>
      </w:r>
      <w:r>
        <w:t xml:space="preserve"> Americans as well </w:t>
      </w:r>
      <w:r w:rsidR="00F36846">
        <w:t xml:space="preserve">and </w:t>
      </w:r>
      <w:r w:rsidR="004420A2">
        <w:t>there</w:t>
      </w:r>
      <w:r w:rsidR="00F36846">
        <w:t xml:space="preserve"> was a danger that either these stops were racial stereotyping one. </w:t>
      </w:r>
    </w:p>
    <w:p w:rsidR="00CC36E8" w:rsidRDefault="00476A4A" w:rsidP="000A3462">
      <w:r>
        <w:t xml:space="preserve">So </w:t>
      </w:r>
      <w:r>
        <w:t xml:space="preserve">the main purpose of this document is to understand racial discrimination </w:t>
      </w:r>
      <w:r w:rsidR="00595FA0">
        <w:t xml:space="preserve">and develop the legal documentation </w:t>
      </w:r>
      <w:r w:rsidR="005A7F18">
        <w:t>process. But this dissertation focused more on victimization as compared to struggles</w:t>
      </w:r>
      <w:r w:rsidR="00DD5912">
        <w:t xml:space="preserve">. </w:t>
      </w:r>
      <w:r w:rsidR="007129BA">
        <w:t>But the first document claim is comprehensive and still required to be explored</w:t>
      </w:r>
      <w:r w:rsidR="004F1FC2">
        <w:t>. It emphasis the policymakers and judges</w:t>
      </w:r>
      <w:r w:rsidR="00553291">
        <w:t xml:space="preserve"> to work as </w:t>
      </w:r>
      <w:r w:rsidR="005F79EC">
        <w:t>sympathetic</w:t>
      </w:r>
      <w:r w:rsidR="00553291">
        <w:t xml:space="preserve"> members of the community</w:t>
      </w:r>
      <w:r w:rsidR="005F79EC">
        <w:t xml:space="preserve">. </w:t>
      </w:r>
      <w:r w:rsidR="00FD561D">
        <w:t xml:space="preserve">Various untold stories need to be addressed. </w:t>
      </w:r>
      <w:r w:rsidR="00F27492">
        <w:t xml:space="preserve">The first document is based on racial </w:t>
      </w:r>
      <w:r w:rsidR="00F27492">
        <w:lastRenderedPageBreak/>
        <w:t xml:space="preserve">discrimination in the decision making </w:t>
      </w:r>
      <w:r w:rsidR="00F95CB1">
        <w:t xml:space="preserve">process by higher institutions such as the </w:t>
      </w:r>
      <w:r w:rsidR="00966A36">
        <w:t>Supreme Court</w:t>
      </w:r>
      <w:r w:rsidR="00F27492">
        <w:t>.</w:t>
      </w:r>
      <w:r w:rsidR="004F1FC2">
        <w:t xml:space="preserve"> </w:t>
      </w:r>
      <w:r w:rsidR="0065447C">
        <w:t xml:space="preserve">Generally, the race </w:t>
      </w:r>
      <w:r w:rsidR="0028245B">
        <w:t>scope in decision making becomes</w:t>
      </w:r>
      <w:r w:rsidR="0065447C">
        <w:t xml:space="preserve"> narrowed with every successive decision</w:t>
      </w:r>
      <w:r w:rsidR="00785188">
        <w:t xml:space="preserve"> </w:t>
      </w:r>
      <w:r w:rsidR="00BC13B1">
        <w:fldChar w:fldCharType="begin"/>
      </w:r>
      <w:r w:rsidR="00785188">
        <w:instrText xml:space="preserve"> ADDIN ZOTERO_ITEM CSL_CITATION {"citationID":"Sn2mBrB9","properties":{"formattedCitation":"(\\uc0\\u8220{}Delgado, Richard,\\uc0\\u8221{} n.d.)","plainCitation":"(“Delgado, Richard,” n.d.)","noteIndex":0},"citationItems":[{"id":647,"uris":["http://zotero.org/users/local/vDOrLj7p/items/XXS3CIW6"],"uri":["http://zotero.org/users/local/vDOrLj7p/items/XXS3CIW6"],"itemData":{"id":647,"type":"webpage","title":"Delgado, Richard","URL":"https://heinonline.org/HOL/AuthorProfile?search_name=Delgado%2C+Richard&amp;collection=journals&amp;base=js","accessed":{"date-parts":[["2019",12,9]]}}}],"schema":"https://github.com/citation-style-language/schema/raw/master/csl-citation.json"} </w:instrText>
      </w:r>
      <w:r w:rsidR="00BC13B1">
        <w:fldChar w:fldCharType="separate"/>
      </w:r>
      <w:r w:rsidR="00785188" w:rsidRPr="00D918A4">
        <w:rPr>
          <w:rFonts w:ascii="Times New Roman" w:hAnsi="Times New Roman" w:cs="Times New Roman"/>
        </w:rPr>
        <w:t>(“Delgado, Richard,” n.d.)</w:t>
      </w:r>
      <w:r w:rsidR="00BC13B1">
        <w:fldChar w:fldCharType="end"/>
      </w:r>
      <w:r w:rsidR="0065447C">
        <w:t xml:space="preserve">. </w:t>
      </w:r>
      <w:r w:rsidR="001A6603">
        <w:t>It also criticized n the race-based admissions at the university level</w:t>
      </w:r>
      <w:r w:rsidR="00FE6C3C">
        <w:t xml:space="preserve"> </w:t>
      </w:r>
      <w:r w:rsidR="00BC13B1">
        <w:fldChar w:fldCharType="begin"/>
      </w:r>
      <w:r w:rsidR="00FE6C3C">
        <w:instrText xml:space="preserve"> ADDIN ZOTERO_ITEM CSL_CITATION {"citationID":"TljvLIlP","properties":{"formattedCitation":"(\\uc0\\u8220{}(PDF) The Poverty Exception to the Fourth Amendment,\\uc0\\u8221{} n.d.)","plainCitation":"(“(PDF) The Poverty Exception to the Fourth Amendment,” n.d.)","noteIndex":0},"citationItems":[{"id":645,"uris":["http://zotero.org/users/local/vDOrLj7p/items/WULTMVUZ"],"uri":["http://zotero.org/users/local/vDOrLj7p/items/WULTMVUZ"],"itemData":{"id":645,"type":"webpage","title":"(PDF) The Poverty Exception to the Fourth Amendment","URL":"https://www.researchgate.net/publication/228199533_The_Poverty_Exception_to_the_Fourth_Amendment","accessed":{"date-parts":[["2019",12,9]]}}}],"schema":"https://github.com/citation-style-language/schema/raw/master/csl-citation.json"} </w:instrText>
      </w:r>
      <w:r w:rsidR="00BC13B1">
        <w:fldChar w:fldCharType="separate"/>
      </w:r>
      <w:r w:rsidR="00FE6C3C" w:rsidRPr="00064F8E">
        <w:rPr>
          <w:rFonts w:ascii="Times New Roman" w:hAnsi="Times New Roman" w:cs="Times New Roman"/>
        </w:rPr>
        <w:t>(“(PDF) The Poverty Exception to the Fourth Amendment,” n.d.)</w:t>
      </w:r>
      <w:r w:rsidR="00BC13B1">
        <w:fldChar w:fldCharType="end"/>
      </w:r>
      <w:r w:rsidR="001A6603">
        <w:t>.</w:t>
      </w:r>
      <w:r w:rsidR="007A5285">
        <w:t xml:space="preserve"> </w:t>
      </w:r>
      <w:r w:rsidR="00C362CA">
        <w:t xml:space="preserve">After the raising concerns of people judge remarked that </w:t>
      </w:r>
      <w:r w:rsidR="007A5285" w:rsidRPr="007A5285">
        <w:t>"to achieve the diversity of background and experience in its student population essential to prepare students for the real-world functioning of the law in our diverse nation</w:t>
      </w:r>
      <w:r w:rsidR="00C02BFC">
        <w:t>.</w:t>
      </w:r>
      <w:r w:rsidR="007A5285" w:rsidRPr="007A5285">
        <w:t>"</w:t>
      </w:r>
      <w:r w:rsidR="005A7F18">
        <w:t xml:space="preserve"> </w:t>
      </w:r>
      <w:r w:rsidR="00C02BFC">
        <w:t>However, race seems like a major factor based on the early conflicts of California. But the authorities slightly disagree</w:t>
      </w:r>
      <w:r w:rsidR="00F049A2">
        <w:t xml:space="preserve"> on this point</w:t>
      </w:r>
      <w:r w:rsidR="000420AC">
        <w:t xml:space="preserve"> </w:t>
      </w:r>
      <w:r w:rsidR="00BC13B1">
        <w:fldChar w:fldCharType="begin"/>
      </w:r>
      <w:r w:rsidR="000420AC">
        <w:instrText xml:space="preserve"> ADDIN ZOTERO_ITEM CSL_CITATION {"citationID":"TljvLIlP","properties":{"formattedCitation":"(\\uc0\\u8220{}(PDF) The Poverty Exception to the Fourth Amendment,\\uc0\\u8221{} n.d.)","plainCitation":"(“(PDF) The Poverty Exception to the Fourth Amendment,” n.d.)","noteIndex":0},"citationItems":[{"id":645,"uris":["http://zotero.org/users/local/vDOrLj7p/items/WULTMVUZ"],"uri":["http://zotero.org/users/local/vDOrLj7p/items/WULTMVUZ"],"itemData":{"id":645,"type":"webpage","title":"(PDF) The Poverty Exception to the Fourth Amendment","URL":"https://www.researchgate.net/publication/228199533_The_Poverty_Exception_to_the_Fourth_Amendment","accessed":{"date-parts":[["2019",12,9]]}}}],"schema":"https://github.com/citation-style-language/schema/raw/master/csl-citation.json"} </w:instrText>
      </w:r>
      <w:r w:rsidR="00BC13B1">
        <w:fldChar w:fldCharType="separate"/>
      </w:r>
      <w:r w:rsidR="000420AC" w:rsidRPr="00064F8E">
        <w:rPr>
          <w:rFonts w:ascii="Times New Roman" w:hAnsi="Times New Roman" w:cs="Times New Roman"/>
        </w:rPr>
        <w:t>(“(PDF) The Poverty Exception to the Fourth Amendment,” n.d.)</w:t>
      </w:r>
      <w:r w:rsidR="00BC13B1">
        <w:fldChar w:fldCharType="end"/>
      </w:r>
      <w:r w:rsidR="00F049A2">
        <w:t xml:space="preserve">. </w:t>
      </w:r>
      <w:r w:rsidR="009E5C7D">
        <w:t xml:space="preserve">According to them, the disappointment is another reason behind the foreigners and minorities mistreatment. </w:t>
      </w:r>
      <w:r w:rsidR="005A7F18">
        <w:t xml:space="preserve"> </w:t>
      </w:r>
    </w:p>
    <w:p w:rsidR="00EE6860" w:rsidRDefault="00476A4A" w:rsidP="000A3462">
      <w:r>
        <w:t>Through anal</w:t>
      </w:r>
      <w:r>
        <w:t xml:space="preserve">yzing history it can be understood that the act of inequality and serious mistreatment is still present in our society. </w:t>
      </w:r>
      <w:r w:rsidR="00EF036A">
        <w:t xml:space="preserve">Throughout history, it can be observed that it is the duty </w:t>
      </w:r>
      <w:r w:rsidR="00294023">
        <w:t xml:space="preserve">to work for the rights of minorities </w:t>
      </w:r>
      <w:r w:rsidR="0029038C">
        <w:t>population as the remained denied for acquiring hi</w:t>
      </w:r>
      <w:r w:rsidR="00ED6EF1">
        <w:t>g</w:t>
      </w:r>
      <w:r w:rsidR="0029038C">
        <w:t>her education opportunities because of racial discrimination</w:t>
      </w:r>
      <w:r w:rsidR="00081625">
        <w:t xml:space="preserve"> </w:t>
      </w:r>
      <w:r w:rsidR="00BC13B1">
        <w:fldChar w:fldCharType="begin"/>
      </w:r>
      <w:r w:rsidR="00081625">
        <w:instrText xml:space="preserve"> ADDIN ZOTERO_ITEM CSL_CITATION {"citationID":"TljvLIlP","properties":{"formattedCitation":"(\\uc0\\u8220{}(PDF) The Poverty Exception to the Fourth Amendment,\\uc0\\u8221{} n.d.)","plainCitation":"(“(PDF) The Poverty Exception to the Fourth Amendment,” n.d.)","noteIndex":0},"citationItems":[{"id":645,"uris":["http://zotero.org/users/local/vDOrLj7p/items/WULTMVUZ"],"uri":["http://zotero.org/users/local/vDOrLj7p/items/WULTMVUZ"],"itemData":{"id":645,"type":"webpage","title":"(PDF) The Poverty Exception to the Fourth Amendment","URL":"https://www.researchgate.net/publication/228199533_The_Poverty_Exception_to_the_Fourth_Amendment","accessed":{"date-parts":[["2019",12,9]]}}}],"schema":"https://github.com/citation-style-language/schema/raw/master/csl-citation.json"} </w:instrText>
      </w:r>
      <w:r w:rsidR="00BC13B1">
        <w:fldChar w:fldCharType="separate"/>
      </w:r>
      <w:r w:rsidR="00081625" w:rsidRPr="00064F8E">
        <w:rPr>
          <w:rFonts w:ascii="Times New Roman" w:hAnsi="Times New Roman" w:cs="Times New Roman"/>
        </w:rPr>
        <w:t>(“(PDF) The Poverty Exception to the Fourth Amendment,” n.d.)</w:t>
      </w:r>
      <w:r w:rsidR="00BC13B1">
        <w:fldChar w:fldCharType="end"/>
      </w:r>
      <w:r w:rsidR="0029038C">
        <w:t xml:space="preserve">. </w:t>
      </w:r>
      <w:r w:rsidR="00423D3A">
        <w:t>Furthermore, the evidence of documentation bolstered this issue based on the race-conscious</w:t>
      </w:r>
      <w:r w:rsidR="00EF036A">
        <w:t xml:space="preserve"> </w:t>
      </w:r>
      <w:r w:rsidR="00423D3A">
        <w:t xml:space="preserve">process of decision making. </w:t>
      </w:r>
      <w:r w:rsidR="00B84DD8">
        <w:t xml:space="preserve">These documents present the stories of racial discrimination and provide </w:t>
      </w:r>
      <w:r w:rsidR="003122C1">
        <w:t>remedies</w:t>
      </w:r>
      <w:r w:rsidR="00B84DD8">
        <w:t xml:space="preserve"> for these issues.</w:t>
      </w:r>
      <w:r w:rsidR="003C6904">
        <w:t xml:space="preserve"> The racial discrimination </w:t>
      </w:r>
      <w:r w:rsidR="00991057">
        <w:t xml:space="preserve">history </w:t>
      </w:r>
      <w:r w:rsidR="003C6904">
        <w:t>of California</w:t>
      </w:r>
      <w:r w:rsidR="00991057">
        <w:t xml:space="preserve"> must be commended as it is against just and fair society. </w:t>
      </w:r>
    </w:p>
    <w:p w:rsidR="00EE6860" w:rsidRDefault="00EE6860" w:rsidP="000A3462"/>
    <w:p w:rsidR="00EE6860" w:rsidRDefault="00EE6860" w:rsidP="000A3462"/>
    <w:p w:rsidR="00C0555C" w:rsidRDefault="00476A4A" w:rsidP="000A3462">
      <w:r>
        <w:t xml:space="preserve"> </w:t>
      </w:r>
      <w:r w:rsidR="00B84DD8">
        <w:t xml:space="preserve"> </w:t>
      </w:r>
    </w:p>
    <w:p w:rsidR="00EC7046" w:rsidRDefault="00EC7046" w:rsidP="000A3462"/>
    <w:p w:rsidR="0000323F" w:rsidRDefault="0000323F" w:rsidP="000A3462"/>
    <w:p w:rsidR="0000323F" w:rsidRPr="0000323F" w:rsidRDefault="00476A4A" w:rsidP="0000323F">
      <w:pPr>
        <w:jc w:val="center"/>
        <w:rPr>
          <w:b/>
        </w:rPr>
      </w:pPr>
      <w:r w:rsidRPr="0000323F">
        <w:rPr>
          <w:b/>
        </w:rPr>
        <w:lastRenderedPageBreak/>
        <w:t>References</w:t>
      </w:r>
    </w:p>
    <w:p w:rsidR="00D918A4" w:rsidRPr="00D918A4" w:rsidRDefault="00BC13B1" w:rsidP="00D918A4">
      <w:pPr>
        <w:pStyle w:val="Bibliography"/>
        <w:rPr>
          <w:rFonts w:ascii="Times New Roman" w:hAnsi="Times New Roman" w:cs="Times New Roman"/>
        </w:rPr>
      </w:pPr>
      <w:r>
        <w:fldChar w:fldCharType="begin"/>
      </w:r>
      <w:r w:rsidR="0000323F">
        <w:instrText xml:space="preserve"> ADDIN ZOTERO_BIBL {"uncited":[],"omitted":[],"custom":[]} CSL_BIBLIOGRAPHY </w:instrText>
      </w:r>
      <w:r>
        <w:fldChar w:fldCharType="separate"/>
      </w:r>
      <w:r w:rsidR="00476A4A" w:rsidRPr="00D918A4">
        <w:rPr>
          <w:rFonts w:ascii="Times New Roman" w:hAnsi="Times New Roman" w:cs="Times New Roman"/>
        </w:rPr>
        <w:t>California’s Racial History and Constitutional Rationales for Race-Conscious Decision Making in Higher Education by Richard Delgado, Jean Stefancic: SSRN. (n.d.). Retrieved December 9, 2019, from https:</w:t>
      </w:r>
      <w:r w:rsidR="00476A4A" w:rsidRPr="00D918A4">
        <w:rPr>
          <w:rFonts w:ascii="Times New Roman" w:hAnsi="Times New Roman" w:cs="Times New Roman"/>
        </w:rPr>
        <w:t>//papers.ssrn.com/sol3/papers.cfm?abstract_id=1310299</w:t>
      </w:r>
    </w:p>
    <w:p w:rsidR="00D918A4" w:rsidRPr="00D918A4" w:rsidRDefault="00476A4A" w:rsidP="00D918A4">
      <w:pPr>
        <w:pStyle w:val="Bibliography"/>
        <w:rPr>
          <w:rFonts w:ascii="Times New Roman" w:hAnsi="Times New Roman" w:cs="Times New Roman"/>
        </w:rPr>
      </w:pPr>
      <w:r w:rsidRPr="00D918A4">
        <w:rPr>
          <w:rFonts w:ascii="Times New Roman" w:hAnsi="Times New Roman" w:cs="Times New Roman"/>
        </w:rPr>
        <w:t>Delgado, Richard. (n.d.). Retrieved December 9, 2019, from https://heinonline.org/HOL/AuthorProfile?search_name=Delgado%2C+Richard&amp;collection=journals&amp;base=js</w:t>
      </w:r>
    </w:p>
    <w:p w:rsidR="00D918A4" w:rsidRPr="00D918A4" w:rsidRDefault="00476A4A" w:rsidP="00D918A4">
      <w:pPr>
        <w:pStyle w:val="Bibliography"/>
        <w:rPr>
          <w:rFonts w:ascii="Times New Roman" w:hAnsi="Times New Roman" w:cs="Times New Roman"/>
        </w:rPr>
      </w:pPr>
      <w:r w:rsidRPr="00D918A4">
        <w:rPr>
          <w:rFonts w:ascii="Times New Roman" w:hAnsi="Times New Roman" w:cs="Times New Roman"/>
        </w:rPr>
        <w:t>(PDF) The Poverty Exception to the Fourth A</w:t>
      </w:r>
      <w:r w:rsidRPr="00D918A4">
        <w:rPr>
          <w:rFonts w:ascii="Times New Roman" w:hAnsi="Times New Roman" w:cs="Times New Roman"/>
        </w:rPr>
        <w:t>mendment. (n.d.). Retrieved December 9, 2019, from https://www.researchgate.net/publication/228199533_The_Poverty_Exception_to_the_Fourth_Amendment</w:t>
      </w:r>
    </w:p>
    <w:p w:rsidR="0000323F" w:rsidRPr="000A3462" w:rsidRDefault="00BC13B1" w:rsidP="000A3462">
      <w:r>
        <w:fldChar w:fldCharType="end"/>
      </w:r>
    </w:p>
    <w:sectPr w:rsidR="0000323F" w:rsidRPr="000A3462" w:rsidSect="00293013">
      <w:headerReference w:type="default" r:id="rId9"/>
      <w:headerReference w:type="first" r:id="rId10"/>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76A4A" w:rsidRDefault="00476A4A" w:rsidP="00BC13B1">
      <w:pPr>
        <w:spacing w:line="240" w:lineRule="auto"/>
      </w:pPr>
      <w:r>
        <w:separator/>
      </w:r>
    </w:p>
  </w:endnote>
  <w:endnote w:type="continuationSeparator" w:id="1">
    <w:p w:rsidR="00476A4A" w:rsidRDefault="00476A4A" w:rsidP="00BC13B1">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76A4A" w:rsidRDefault="00476A4A" w:rsidP="00BC13B1">
      <w:pPr>
        <w:spacing w:line="240" w:lineRule="auto"/>
      </w:pPr>
      <w:r>
        <w:separator/>
      </w:r>
    </w:p>
  </w:footnote>
  <w:footnote w:type="continuationSeparator" w:id="1">
    <w:p w:rsidR="00476A4A" w:rsidRDefault="00476A4A" w:rsidP="00BC13B1">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81978" w:rsidRDefault="00BC13B1">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FB5C1A">
          <w:rPr>
            <w:rStyle w:val="Strong"/>
          </w:rPr>
          <w:t>final essay</w:t>
        </w:r>
      </w:sdtContent>
    </w:sdt>
    <w:r w:rsidR="00476A4A">
      <w:ptab w:relativeTo="margin" w:alignment="right" w:leader="none"/>
    </w:r>
    <w:r>
      <w:rPr>
        <w:rStyle w:val="Strong"/>
      </w:rPr>
      <w:fldChar w:fldCharType="begin"/>
    </w:r>
    <w:r w:rsidR="005D3A03">
      <w:rPr>
        <w:rStyle w:val="Strong"/>
      </w:rPr>
      <w:instrText xml:space="preserve"> PAGE   \* MERGEFORMAT </w:instrText>
    </w:r>
    <w:r>
      <w:rPr>
        <w:rStyle w:val="Strong"/>
      </w:rPr>
      <w:fldChar w:fldCharType="separate"/>
    </w:r>
    <w:r w:rsidR="000A126D">
      <w:rPr>
        <w:rStyle w:val="Strong"/>
        <w:noProof/>
      </w:rPr>
      <w:t>3</w:t>
    </w:r>
    <w:r>
      <w:rPr>
        <w:rStyle w:val="Strong"/>
        <w:noProof/>
      </w:rPr>
      <w:fldChar w:fldCharType="end"/>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81978" w:rsidRDefault="00476A4A">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FB5C1A">
          <w:rPr>
            <w:rStyle w:val="Strong"/>
          </w:rPr>
          <w:t>final essay</w:t>
        </w:r>
      </w:sdtContent>
    </w:sdt>
    <w:r>
      <w:ptab w:relativeTo="margin" w:alignment="right" w:leader="none"/>
    </w:r>
    <w:r w:rsidR="00BC13B1">
      <w:rPr>
        <w:rStyle w:val="Strong"/>
      </w:rPr>
      <w:fldChar w:fldCharType="begin"/>
    </w:r>
    <w:r>
      <w:rPr>
        <w:rStyle w:val="Strong"/>
      </w:rPr>
      <w:instrText xml:space="preserve"> PAGE   \* MERGEFORMAT </w:instrText>
    </w:r>
    <w:r w:rsidR="00BC13B1">
      <w:rPr>
        <w:rStyle w:val="Strong"/>
      </w:rPr>
      <w:fldChar w:fldCharType="separate"/>
    </w:r>
    <w:r w:rsidR="0018421F">
      <w:rPr>
        <w:rStyle w:val="Strong"/>
        <w:noProof/>
      </w:rPr>
      <w:t>1</w:t>
    </w:r>
    <w:r w:rsidR="00BC13B1">
      <w:rPr>
        <w:rStyle w:val="Strong"/>
        <w:noProof/>
      </w:rPr>
      <w:fldChar w:fldCharType="end"/>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attachedTemplate r:id="rId1"/>
  <w:defaultTabStop w:val="720"/>
  <w:characterSpacingControl w:val="doNotCompress"/>
  <w:footnotePr>
    <w:pos w:val="beneathText"/>
    <w:footnote w:id="0"/>
    <w:footnote w:id="1"/>
  </w:footnotePr>
  <w:endnotePr>
    <w:endnote w:id="0"/>
    <w:endnote w:id="1"/>
  </w:endnotePr>
  <w:compat>
    <w:useFELayout/>
  </w:compat>
  <w:rsids>
    <w:rsidRoot w:val="00C50272"/>
    <w:rsid w:val="0000323F"/>
    <w:rsid w:val="00017E42"/>
    <w:rsid w:val="000420AC"/>
    <w:rsid w:val="00060E06"/>
    <w:rsid w:val="00064F8E"/>
    <w:rsid w:val="00081625"/>
    <w:rsid w:val="000A126D"/>
    <w:rsid w:val="000A3462"/>
    <w:rsid w:val="000A5B43"/>
    <w:rsid w:val="000A68C8"/>
    <w:rsid w:val="000B692D"/>
    <w:rsid w:val="000C1AB0"/>
    <w:rsid w:val="000D3F41"/>
    <w:rsid w:val="000E4C43"/>
    <w:rsid w:val="00101D00"/>
    <w:rsid w:val="00156D0B"/>
    <w:rsid w:val="001574FE"/>
    <w:rsid w:val="00170464"/>
    <w:rsid w:val="0018421F"/>
    <w:rsid w:val="001A6603"/>
    <w:rsid w:val="001B0276"/>
    <w:rsid w:val="001D79BD"/>
    <w:rsid w:val="001E12AE"/>
    <w:rsid w:val="001E2DC8"/>
    <w:rsid w:val="001F6F1B"/>
    <w:rsid w:val="00267377"/>
    <w:rsid w:val="0028245B"/>
    <w:rsid w:val="0029038C"/>
    <w:rsid w:val="00290F35"/>
    <w:rsid w:val="00293013"/>
    <w:rsid w:val="00294023"/>
    <w:rsid w:val="002B1ACA"/>
    <w:rsid w:val="002C31C4"/>
    <w:rsid w:val="002F1981"/>
    <w:rsid w:val="003122C1"/>
    <w:rsid w:val="00355DCA"/>
    <w:rsid w:val="00396D68"/>
    <w:rsid w:val="003C6904"/>
    <w:rsid w:val="003D5B7C"/>
    <w:rsid w:val="003F3388"/>
    <w:rsid w:val="004025DE"/>
    <w:rsid w:val="00413DC0"/>
    <w:rsid w:val="004234B0"/>
    <w:rsid w:val="00423D3A"/>
    <w:rsid w:val="004420A2"/>
    <w:rsid w:val="0045700B"/>
    <w:rsid w:val="004743A2"/>
    <w:rsid w:val="00476A4A"/>
    <w:rsid w:val="00484CE2"/>
    <w:rsid w:val="004A2009"/>
    <w:rsid w:val="004D0004"/>
    <w:rsid w:val="004F1FC2"/>
    <w:rsid w:val="00512E00"/>
    <w:rsid w:val="00541C65"/>
    <w:rsid w:val="00551A02"/>
    <w:rsid w:val="00553291"/>
    <w:rsid w:val="005534FA"/>
    <w:rsid w:val="0056040D"/>
    <w:rsid w:val="0058108F"/>
    <w:rsid w:val="00586522"/>
    <w:rsid w:val="00595FA0"/>
    <w:rsid w:val="005A7F18"/>
    <w:rsid w:val="005C3E34"/>
    <w:rsid w:val="005D3A03"/>
    <w:rsid w:val="005F79EC"/>
    <w:rsid w:val="00616A55"/>
    <w:rsid w:val="00620910"/>
    <w:rsid w:val="00625FFF"/>
    <w:rsid w:val="006425CA"/>
    <w:rsid w:val="0065447C"/>
    <w:rsid w:val="006852E7"/>
    <w:rsid w:val="006F4ADC"/>
    <w:rsid w:val="00707699"/>
    <w:rsid w:val="007129BA"/>
    <w:rsid w:val="00750E1D"/>
    <w:rsid w:val="007520C4"/>
    <w:rsid w:val="0075418B"/>
    <w:rsid w:val="00754E6F"/>
    <w:rsid w:val="0076408D"/>
    <w:rsid w:val="00767BBB"/>
    <w:rsid w:val="00785188"/>
    <w:rsid w:val="00790098"/>
    <w:rsid w:val="007A387B"/>
    <w:rsid w:val="007A5285"/>
    <w:rsid w:val="007E58E0"/>
    <w:rsid w:val="007F2220"/>
    <w:rsid w:val="008002C0"/>
    <w:rsid w:val="00815441"/>
    <w:rsid w:val="0083457D"/>
    <w:rsid w:val="0084451B"/>
    <w:rsid w:val="00857105"/>
    <w:rsid w:val="008B430E"/>
    <w:rsid w:val="008B6EF2"/>
    <w:rsid w:val="008C5323"/>
    <w:rsid w:val="008E4FC9"/>
    <w:rsid w:val="00912903"/>
    <w:rsid w:val="00936A1C"/>
    <w:rsid w:val="00943A4F"/>
    <w:rsid w:val="009525A8"/>
    <w:rsid w:val="00966A36"/>
    <w:rsid w:val="00985611"/>
    <w:rsid w:val="00991057"/>
    <w:rsid w:val="00995D90"/>
    <w:rsid w:val="009A6A3B"/>
    <w:rsid w:val="009C3BD2"/>
    <w:rsid w:val="009E5C7D"/>
    <w:rsid w:val="009F1505"/>
    <w:rsid w:val="009F7233"/>
    <w:rsid w:val="00A06D55"/>
    <w:rsid w:val="00A30573"/>
    <w:rsid w:val="00A42546"/>
    <w:rsid w:val="00A44067"/>
    <w:rsid w:val="00A54EF3"/>
    <w:rsid w:val="00A6361B"/>
    <w:rsid w:val="00AB0846"/>
    <w:rsid w:val="00AE5A91"/>
    <w:rsid w:val="00B00AE9"/>
    <w:rsid w:val="00B0197B"/>
    <w:rsid w:val="00B07698"/>
    <w:rsid w:val="00B26190"/>
    <w:rsid w:val="00B4149A"/>
    <w:rsid w:val="00B52DC8"/>
    <w:rsid w:val="00B60DB1"/>
    <w:rsid w:val="00B66BB7"/>
    <w:rsid w:val="00B823AA"/>
    <w:rsid w:val="00B84DD8"/>
    <w:rsid w:val="00B877AE"/>
    <w:rsid w:val="00B92220"/>
    <w:rsid w:val="00BA4207"/>
    <w:rsid w:val="00BA45DB"/>
    <w:rsid w:val="00BA7597"/>
    <w:rsid w:val="00BC13B1"/>
    <w:rsid w:val="00BD76AD"/>
    <w:rsid w:val="00BF4184"/>
    <w:rsid w:val="00BF5599"/>
    <w:rsid w:val="00C02BFC"/>
    <w:rsid w:val="00C0555C"/>
    <w:rsid w:val="00C0601E"/>
    <w:rsid w:val="00C27052"/>
    <w:rsid w:val="00C31D30"/>
    <w:rsid w:val="00C362CA"/>
    <w:rsid w:val="00C41F24"/>
    <w:rsid w:val="00C50272"/>
    <w:rsid w:val="00C73F57"/>
    <w:rsid w:val="00C9069B"/>
    <w:rsid w:val="00CA2514"/>
    <w:rsid w:val="00CC36E8"/>
    <w:rsid w:val="00CD6E39"/>
    <w:rsid w:val="00CF6E91"/>
    <w:rsid w:val="00CF70C8"/>
    <w:rsid w:val="00D25DFA"/>
    <w:rsid w:val="00D85B68"/>
    <w:rsid w:val="00D918A4"/>
    <w:rsid w:val="00DB3640"/>
    <w:rsid w:val="00DB38AD"/>
    <w:rsid w:val="00DD5912"/>
    <w:rsid w:val="00DD6868"/>
    <w:rsid w:val="00DE5601"/>
    <w:rsid w:val="00E244F2"/>
    <w:rsid w:val="00E400A8"/>
    <w:rsid w:val="00E51C92"/>
    <w:rsid w:val="00E6004D"/>
    <w:rsid w:val="00E70A5A"/>
    <w:rsid w:val="00E73093"/>
    <w:rsid w:val="00E81978"/>
    <w:rsid w:val="00E85FBD"/>
    <w:rsid w:val="00EA29D0"/>
    <w:rsid w:val="00EB2CD6"/>
    <w:rsid w:val="00EC32ED"/>
    <w:rsid w:val="00EC7046"/>
    <w:rsid w:val="00ED6EF1"/>
    <w:rsid w:val="00EE6860"/>
    <w:rsid w:val="00EF036A"/>
    <w:rsid w:val="00EF4D96"/>
    <w:rsid w:val="00F049A2"/>
    <w:rsid w:val="00F27492"/>
    <w:rsid w:val="00F36846"/>
    <w:rsid w:val="00F379B7"/>
    <w:rsid w:val="00F525FA"/>
    <w:rsid w:val="00F7744E"/>
    <w:rsid w:val="00F95CB1"/>
    <w:rsid w:val="00FA140B"/>
    <w:rsid w:val="00FA6C29"/>
    <w:rsid w:val="00FB5849"/>
    <w:rsid w:val="00FB5C1A"/>
    <w:rsid w:val="00FD561D"/>
    <w:rsid w:val="00FE6C3C"/>
    <w:rsid w:val="00FF200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3" w:qFormat="1"/>
    <w:lsdException w:name="heading 3" w:uiPriority="3" w:qFormat="1"/>
    <w:lsdException w:name="heading 4" w:uiPriority="3" w:qFormat="1"/>
    <w:lsdException w:name="heading 5" w:uiPriority="3"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footnote reference" w:qFormat="1"/>
    <w:lsdException w:name="endnote text" w:qFormat="1"/>
    <w:lsdException w:name="List Bullet" w:qFormat="1"/>
    <w:lsdException w:name="List Number" w:qFormat="1"/>
    <w:lsdException w:name="Title" w:semiHidden="0" w:uiPriority="10" w:unhideWhenUsed="0" w:qFormat="1"/>
    <w:lsdException w:name="Default Paragraph Font" w:uiPriority="1"/>
    <w:lsdException w:name="Subtitle" w:uiPriority="18" w:qFormat="1"/>
    <w:lsdException w:name="Strong" w:uiPriority="22" w:qFormat="1"/>
    <w:lsdException w:name="Emphasis" w:uiPriority="2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uiPriority="34" w:qFormat="1"/>
    <w:lsdException w:name="Quote" w:uiPriority="29" w:qFormat="1"/>
    <w:lsdException w:name="Intense Quote" w:uiPriority="3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qFormat="1"/>
    <w:lsdException w:name="TOC Heading" w:uiPriority="39" w:qFormat="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rsid w:val="00293013"/>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rsid w:val="00293013"/>
    <w:pPr>
      <w:spacing w:line="240" w:lineRule="auto"/>
      <w:ind w:firstLine="0"/>
    </w:pPr>
  </w:style>
  <w:style w:type="character" w:customStyle="1" w:styleId="HeaderChar">
    <w:name w:val="Header Char"/>
    <w:basedOn w:val="DefaultParagraphFont"/>
    <w:link w:val="Header"/>
    <w:uiPriority w:val="99"/>
    <w:rsid w:val="00293013"/>
    <w:rPr>
      <w:kern w:val="24"/>
    </w:rPr>
  </w:style>
  <w:style w:type="character" w:styleId="Strong">
    <w:name w:val="Strong"/>
    <w:basedOn w:val="DefaultParagraphFont"/>
    <w:uiPriority w:val="22"/>
    <w:unhideWhenUsed/>
    <w:qFormat/>
    <w:rsid w:val="00293013"/>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rsid w:val="00293013"/>
    <w:pPr>
      <w:ind w:firstLine="0"/>
    </w:pPr>
  </w:style>
  <w:style w:type="character" w:customStyle="1" w:styleId="Heading1Char">
    <w:name w:val="Heading 1 Char"/>
    <w:basedOn w:val="DefaultParagraphFont"/>
    <w:link w:val="Heading1"/>
    <w:uiPriority w:val="4"/>
    <w:rsid w:val="00293013"/>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sid w:val="00293013"/>
    <w:rPr>
      <w:rFonts w:asciiTheme="majorHAnsi" w:eastAsiaTheme="majorEastAsia" w:hAnsiTheme="majorHAnsi" w:cstheme="majorBidi"/>
      <w:b/>
      <w:bCs/>
      <w:kern w:val="24"/>
    </w:rPr>
  </w:style>
  <w:style w:type="paragraph" w:styleId="Title">
    <w:name w:val="Title"/>
    <w:basedOn w:val="Normal"/>
    <w:link w:val="TitleChar"/>
    <w:qFormat/>
    <w:rsid w:val="00293013"/>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sid w:val="00293013"/>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rsid w:val="00293013"/>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rsid w:val="00293013"/>
    <w:pPr>
      <w:spacing w:after="120"/>
      <w:ind w:firstLine="0"/>
    </w:pPr>
  </w:style>
  <w:style w:type="character" w:customStyle="1" w:styleId="BodyTextChar">
    <w:name w:val="Body Text Char"/>
    <w:basedOn w:val="DefaultParagraphFont"/>
    <w:link w:val="BodyText"/>
    <w:uiPriority w:val="99"/>
    <w:semiHidden/>
    <w:rsid w:val="00293013"/>
    <w:rPr>
      <w:kern w:val="24"/>
    </w:rPr>
  </w:style>
  <w:style w:type="paragraph" w:styleId="BodyText2">
    <w:name w:val="Body Text 2"/>
    <w:basedOn w:val="Normal"/>
    <w:link w:val="BodyText2Char"/>
    <w:uiPriority w:val="99"/>
    <w:semiHidden/>
    <w:unhideWhenUsed/>
    <w:rsid w:val="00293013"/>
    <w:pPr>
      <w:spacing w:after="120"/>
      <w:ind w:firstLine="0"/>
    </w:pPr>
  </w:style>
  <w:style w:type="character" w:customStyle="1" w:styleId="BodyText2Char">
    <w:name w:val="Body Text 2 Char"/>
    <w:basedOn w:val="DefaultParagraphFont"/>
    <w:link w:val="BodyText2"/>
    <w:uiPriority w:val="99"/>
    <w:semiHidden/>
    <w:rsid w:val="00293013"/>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rsid w:val="00293013"/>
    <w:pPr>
      <w:spacing w:after="0"/>
    </w:pPr>
  </w:style>
  <w:style w:type="character" w:customStyle="1" w:styleId="BodyTextFirstIndentChar">
    <w:name w:val="Body Text First Indent Char"/>
    <w:basedOn w:val="BodyTextChar"/>
    <w:link w:val="BodyTextFirstIndent"/>
    <w:uiPriority w:val="99"/>
    <w:semiHidden/>
    <w:rsid w:val="00293013"/>
    <w:rPr>
      <w:kern w:val="24"/>
    </w:rPr>
  </w:style>
  <w:style w:type="paragraph" w:styleId="BodyTextIndent">
    <w:name w:val="Body Text Indent"/>
    <w:basedOn w:val="Normal"/>
    <w:link w:val="BodyTextIndentChar"/>
    <w:uiPriority w:val="99"/>
    <w:semiHidden/>
    <w:unhideWhenUsed/>
    <w:rsid w:val="00293013"/>
    <w:pPr>
      <w:spacing w:after="120"/>
      <w:ind w:left="360" w:firstLine="0"/>
    </w:pPr>
  </w:style>
  <w:style w:type="character" w:customStyle="1" w:styleId="BodyTextIndentChar">
    <w:name w:val="Body Text Indent Char"/>
    <w:basedOn w:val="DefaultParagraphFont"/>
    <w:link w:val="BodyTextIndent"/>
    <w:uiPriority w:val="99"/>
    <w:semiHidden/>
    <w:rsid w:val="00293013"/>
    <w:rPr>
      <w:kern w:val="24"/>
    </w:rPr>
  </w:style>
  <w:style w:type="paragraph" w:styleId="BodyTextFirstIndent2">
    <w:name w:val="Body Text First Indent 2"/>
    <w:basedOn w:val="BodyTextIndent"/>
    <w:link w:val="BodyTextFirstIndent2Char"/>
    <w:uiPriority w:val="99"/>
    <w:semiHidden/>
    <w:unhideWhenUsed/>
    <w:rsid w:val="00293013"/>
    <w:pPr>
      <w:spacing w:after="0"/>
    </w:pPr>
  </w:style>
  <w:style w:type="character" w:customStyle="1" w:styleId="BodyTextFirstIndent2Char">
    <w:name w:val="Body Text First Indent 2 Char"/>
    <w:basedOn w:val="BodyTextIndentChar"/>
    <w:link w:val="BodyTextFirstIndent2"/>
    <w:uiPriority w:val="99"/>
    <w:semiHidden/>
    <w:rsid w:val="00293013"/>
    <w:rPr>
      <w:kern w:val="24"/>
    </w:rPr>
  </w:style>
  <w:style w:type="paragraph" w:styleId="BodyTextIndent2">
    <w:name w:val="Body Text Indent 2"/>
    <w:basedOn w:val="Normal"/>
    <w:link w:val="BodyTextIndent2Char"/>
    <w:uiPriority w:val="99"/>
    <w:semiHidden/>
    <w:unhideWhenUsed/>
    <w:rsid w:val="00293013"/>
    <w:pPr>
      <w:spacing w:after="120"/>
      <w:ind w:left="360" w:firstLine="0"/>
    </w:pPr>
  </w:style>
  <w:style w:type="character" w:customStyle="1" w:styleId="BodyTextIndent2Char">
    <w:name w:val="Body Text Indent 2 Char"/>
    <w:basedOn w:val="DefaultParagraphFont"/>
    <w:link w:val="BodyTextIndent2"/>
    <w:uiPriority w:val="99"/>
    <w:semiHidden/>
    <w:rsid w:val="00293013"/>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rsid w:val="00293013"/>
    <w:pPr>
      <w:spacing w:line="240" w:lineRule="auto"/>
      <w:ind w:left="4320" w:firstLine="0"/>
    </w:pPr>
  </w:style>
  <w:style w:type="character" w:customStyle="1" w:styleId="ClosingChar">
    <w:name w:val="Closing Char"/>
    <w:basedOn w:val="DefaultParagraphFont"/>
    <w:link w:val="Closing"/>
    <w:uiPriority w:val="99"/>
    <w:semiHidden/>
    <w:rsid w:val="00293013"/>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sid w:val="00293013"/>
    <w:rPr>
      <w:b/>
      <w:bCs/>
    </w:rPr>
  </w:style>
  <w:style w:type="character" w:customStyle="1" w:styleId="CommentSubjectChar">
    <w:name w:val="Comment Subject Char"/>
    <w:basedOn w:val="CommentTextChar"/>
    <w:link w:val="CommentSubject"/>
    <w:uiPriority w:val="99"/>
    <w:semiHidden/>
    <w:rsid w:val="00293013"/>
    <w:rPr>
      <w:b/>
      <w:bCs/>
      <w:kern w:val="24"/>
      <w:sz w:val="20"/>
      <w:szCs w:val="20"/>
    </w:rPr>
  </w:style>
  <w:style w:type="paragraph" w:styleId="Date">
    <w:name w:val="Date"/>
    <w:basedOn w:val="Normal"/>
    <w:next w:val="Normal"/>
    <w:link w:val="DateChar"/>
    <w:uiPriority w:val="99"/>
    <w:semiHidden/>
    <w:unhideWhenUsed/>
    <w:rsid w:val="00293013"/>
    <w:pPr>
      <w:ind w:firstLine="0"/>
    </w:pPr>
  </w:style>
  <w:style w:type="character" w:customStyle="1" w:styleId="DateChar">
    <w:name w:val="Date Char"/>
    <w:basedOn w:val="DefaultParagraphFont"/>
    <w:link w:val="Date"/>
    <w:uiPriority w:val="99"/>
    <w:semiHidden/>
    <w:rsid w:val="00293013"/>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sid w:val="00293013"/>
    <w:pPr>
      <w:spacing w:line="240" w:lineRule="auto"/>
      <w:ind w:firstLine="0"/>
    </w:pPr>
  </w:style>
  <w:style w:type="character" w:customStyle="1" w:styleId="E-mailSignatureChar">
    <w:name w:val="E-mail Signature Char"/>
    <w:basedOn w:val="DefaultParagraphFont"/>
    <w:link w:val="E-mailSignature"/>
    <w:uiPriority w:val="99"/>
    <w:semiHidden/>
    <w:rsid w:val="00293013"/>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rsid w:val="00293013"/>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rsid w:val="00293013"/>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Light">
    <w:name w:val="Grid Table Light"/>
    <w:basedOn w:val="TableNormal"/>
    <w:uiPriority w:val="40"/>
    <w:rsid w:val="00293013"/>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sid w:val="00293013"/>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sid w:val="00293013"/>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rsid w:val="00293013"/>
    <w:pPr>
      <w:spacing w:line="240" w:lineRule="auto"/>
      <w:ind w:firstLine="0"/>
    </w:pPr>
    <w:rPr>
      <w:i/>
      <w:iCs/>
    </w:rPr>
  </w:style>
  <w:style w:type="character" w:customStyle="1" w:styleId="HTMLAddressChar">
    <w:name w:val="HTML Address Char"/>
    <w:basedOn w:val="DefaultParagraphFont"/>
    <w:link w:val="HTMLAddress"/>
    <w:uiPriority w:val="99"/>
    <w:semiHidden/>
    <w:rsid w:val="00293013"/>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rsid w:val="00293013"/>
    <w:pPr>
      <w:spacing w:line="240" w:lineRule="auto"/>
      <w:ind w:left="240" w:firstLine="0"/>
    </w:pPr>
  </w:style>
  <w:style w:type="paragraph" w:styleId="Index2">
    <w:name w:val="index 2"/>
    <w:basedOn w:val="Normal"/>
    <w:next w:val="Normal"/>
    <w:autoRedefine/>
    <w:uiPriority w:val="99"/>
    <w:semiHidden/>
    <w:unhideWhenUsed/>
    <w:rsid w:val="00293013"/>
    <w:pPr>
      <w:spacing w:line="240" w:lineRule="auto"/>
      <w:ind w:left="480" w:firstLine="0"/>
    </w:pPr>
  </w:style>
  <w:style w:type="paragraph" w:styleId="Index3">
    <w:name w:val="index 3"/>
    <w:basedOn w:val="Normal"/>
    <w:next w:val="Normal"/>
    <w:autoRedefine/>
    <w:uiPriority w:val="99"/>
    <w:semiHidden/>
    <w:unhideWhenUsed/>
    <w:rsid w:val="00293013"/>
    <w:pPr>
      <w:spacing w:line="240" w:lineRule="auto"/>
      <w:ind w:left="720" w:firstLine="0"/>
    </w:pPr>
  </w:style>
  <w:style w:type="paragraph" w:styleId="Index4">
    <w:name w:val="index 4"/>
    <w:basedOn w:val="Normal"/>
    <w:next w:val="Normal"/>
    <w:autoRedefine/>
    <w:uiPriority w:val="99"/>
    <w:semiHidden/>
    <w:unhideWhenUsed/>
    <w:rsid w:val="00293013"/>
    <w:pPr>
      <w:spacing w:line="240" w:lineRule="auto"/>
      <w:ind w:left="960" w:firstLine="0"/>
    </w:pPr>
  </w:style>
  <w:style w:type="paragraph" w:styleId="Index5">
    <w:name w:val="index 5"/>
    <w:basedOn w:val="Normal"/>
    <w:next w:val="Normal"/>
    <w:autoRedefine/>
    <w:uiPriority w:val="99"/>
    <w:semiHidden/>
    <w:unhideWhenUsed/>
    <w:rsid w:val="00293013"/>
    <w:pPr>
      <w:spacing w:line="240" w:lineRule="auto"/>
      <w:ind w:left="1200" w:firstLine="0"/>
    </w:pPr>
  </w:style>
  <w:style w:type="paragraph" w:styleId="Index6">
    <w:name w:val="index 6"/>
    <w:basedOn w:val="Normal"/>
    <w:next w:val="Normal"/>
    <w:autoRedefine/>
    <w:uiPriority w:val="99"/>
    <w:semiHidden/>
    <w:unhideWhenUsed/>
    <w:rsid w:val="00293013"/>
    <w:pPr>
      <w:spacing w:line="240" w:lineRule="auto"/>
      <w:ind w:left="1440" w:firstLine="0"/>
    </w:pPr>
  </w:style>
  <w:style w:type="paragraph" w:styleId="Index7">
    <w:name w:val="index 7"/>
    <w:basedOn w:val="Normal"/>
    <w:next w:val="Normal"/>
    <w:autoRedefine/>
    <w:uiPriority w:val="99"/>
    <w:semiHidden/>
    <w:unhideWhenUsed/>
    <w:rsid w:val="00293013"/>
    <w:pPr>
      <w:spacing w:line="240" w:lineRule="auto"/>
      <w:ind w:left="1680" w:firstLine="0"/>
    </w:pPr>
  </w:style>
  <w:style w:type="paragraph" w:styleId="Index8">
    <w:name w:val="index 8"/>
    <w:basedOn w:val="Normal"/>
    <w:next w:val="Normal"/>
    <w:autoRedefine/>
    <w:uiPriority w:val="99"/>
    <w:semiHidden/>
    <w:unhideWhenUsed/>
    <w:rsid w:val="00293013"/>
    <w:pPr>
      <w:spacing w:line="240" w:lineRule="auto"/>
      <w:ind w:left="1920" w:firstLine="0"/>
    </w:pPr>
  </w:style>
  <w:style w:type="paragraph" w:styleId="Index9">
    <w:name w:val="index 9"/>
    <w:basedOn w:val="Normal"/>
    <w:next w:val="Normal"/>
    <w:autoRedefine/>
    <w:uiPriority w:val="99"/>
    <w:semiHidden/>
    <w:unhideWhenUsed/>
    <w:rsid w:val="00293013"/>
    <w:pPr>
      <w:spacing w:line="240" w:lineRule="auto"/>
      <w:ind w:left="2160" w:firstLine="0"/>
    </w:pPr>
  </w:style>
  <w:style w:type="paragraph" w:styleId="IndexHeading">
    <w:name w:val="index heading"/>
    <w:basedOn w:val="Normal"/>
    <w:next w:val="Index1"/>
    <w:uiPriority w:val="99"/>
    <w:semiHidden/>
    <w:unhideWhenUsed/>
    <w:rsid w:val="00293013"/>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rsid w:val="00293013"/>
    <w:pPr>
      <w:ind w:left="360" w:firstLine="0"/>
      <w:contextualSpacing/>
    </w:pPr>
  </w:style>
  <w:style w:type="paragraph" w:styleId="List2">
    <w:name w:val="List 2"/>
    <w:basedOn w:val="Normal"/>
    <w:uiPriority w:val="99"/>
    <w:semiHidden/>
    <w:unhideWhenUsed/>
    <w:rsid w:val="00293013"/>
    <w:pPr>
      <w:ind w:left="720" w:firstLine="0"/>
      <w:contextualSpacing/>
    </w:pPr>
  </w:style>
  <w:style w:type="paragraph" w:styleId="List3">
    <w:name w:val="List 3"/>
    <w:basedOn w:val="Normal"/>
    <w:uiPriority w:val="99"/>
    <w:semiHidden/>
    <w:unhideWhenUsed/>
    <w:rsid w:val="00293013"/>
    <w:pPr>
      <w:ind w:left="1080" w:firstLine="0"/>
      <w:contextualSpacing/>
    </w:pPr>
  </w:style>
  <w:style w:type="paragraph" w:styleId="List4">
    <w:name w:val="List 4"/>
    <w:basedOn w:val="Normal"/>
    <w:uiPriority w:val="99"/>
    <w:semiHidden/>
    <w:unhideWhenUsed/>
    <w:rsid w:val="00293013"/>
    <w:pPr>
      <w:ind w:left="1440" w:firstLine="0"/>
      <w:contextualSpacing/>
    </w:pPr>
  </w:style>
  <w:style w:type="paragraph" w:styleId="List5">
    <w:name w:val="List 5"/>
    <w:basedOn w:val="Normal"/>
    <w:uiPriority w:val="99"/>
    <w:semiHidden/>
    <w:unhideWhenUsed/>
    <w:rsid w:val="00293013"/>
    <w:pPr>
      <w:ind w:left="1800" w:firstLine="0"/>
      <w:contextualSpacing/>
    </w:pPr>
  </w:style>
  <w:style w:type="paragraph" w:styleId="ListBullet">
    <w:name w:val="List Bullet"/>
    <w:basedOn w:val="Normal"/>
    <w:uiPriority w:val="9"/>
    <w:unhideWhenUsed/>
    <w:qFormat/>
    <w:rsid w:val="00293013"/>
    <w:pPr>
      <w:numPr>
        <w:numId w:val="1"/>
      </w:numPr>
      <w:contextualSpacing/>
    </w:pPr>
  </w:style>
  <w:style w:type="paragraph" w:styleId="ListBullet2">
    <w:name w:val="List Bullet 2"/>
    <w:basedOn w:val="Normal"/>
    <w:uiPriority w:val="99"/>
    <w:semiHidden/>
    <w:unhideWhenUsed/>
    <w:rsid w:val="00293013"/>
    <w:pPr>
      <w:numPr>
        <w:numId w:val="2"/>
      </w:numPr>
      <w:ind w:firstLine="0"/>
      <w:contextualSpacing/>
    </w:pPr>
  </w:style>
  <w:style w:type="paragraph" w:styleId="ListBullet3">
    <w:name w:val="List Bullet 3"/>
    <w:basedOn w:val="Normal"/>
    <w:uiPriority w:val="99"/>
    <w:semiHidden/>
    <w:unhideWhenUsed/>
    <w:rsid w:val="00293013"/>
    <w:pPr>
      <w:numPr>
        <w:numId w:val="3"/>
      </w:numPr>
      <w:ind w:firstLine="0"/>
      <w:contextualSpacing/>
    </w:pPr>
  </w:style>
  <w:style w:type="paragraph" w:styleId="ListBullet4">
    <w:name w:val="List Bullet 4"/>
    <w:basedOn w:val="Normal"/>
    <w:uiPriority w:val="99"/>
    <w:semiHidden/>
    <w:unhideWhenUsed/>
    <w:rsid w:val="00293013"/>
    <w:pPr>
      <w:numPr>
        <w:numId w:val="4"/>
      </w:numPr>
      <w:ind w:firstLine="0"/>
      <w:contextualSpacing/>
    </w:pPr>
  </w:style>
  <w:style w:type="paragraph" w:styleId="ListBullet5">
    <w:name w:val="List Bullet 5"/>
    <w:basedOn w:val="Normal"/>
    <w:uiPriority w:val="99"/>
    <w:semiHidden/>
    <w:unhideWhenUsed/>
    <w:rsid w:val="00293013"/>
    <w:pPr>
      <w:numPr>
        <w:numId w:val="5"/>
      </w:numPr>
      <w:ind w:firstLine="0"/>
      <w:contextualSpacing/>
    </w:pPr>
  </w:style>
  <w:style w:type="paragraph" w:styleId="ListContinue">
    <w:name w:val="List Continue"/>
    <w:basedOn w:val="Normal"/>
    <w:uiPriority w:val="99"/>
    <w:semiHidden/>
    <w:unhideWhenUsed/>
    <w:rsid w:val="00293013"/>
    <w:pPr>
      <w:spacing w:after="120"/>
      <w:ind w:left="360" w:firstLine="0"/>
      <w:contextualSpacing/>
    </w:pPr>
  </w:style>
  <w:style w:type="paragraph" w:styleId="ListContinue2">
    <w:name w:val="List Continue 2"/>
    <w:basedOn w:val="Normal"/>
    <w:uiPriority w:val="99"/>
    <w:semiHidden/>
    <w:unhideWhenUsed/>
    <w:rsid w:val="00293013"/>
    <w:pPr>
      <w:spacing w:after="120"/>
      <w:ind w:left="720" w:firstLine="0"/>
      <w:contextualSpacing/>
    </w:pPr>
  </w:style>
  <w:style w:type="paragraph" w:styleId="ListContinue3">
    <w:name w:val="List Continue 3"/>
    <w:basedOn w:val="Normal"/>
    <w:uiPriority w:val="99"/>
    <w:semiHidden/>
    <w:unhideWhenUsed/>
    <w:rsid w:val="00293013"/>
    <w:pPr>
      <w:spacing w:after="120"/>
      <w:ind w:left="1080" w:firstLine="0"/>
      <w:contextualSpacing/>
    </w:pPr>
  </w:style>
  <w:style w:type="paragraph" w:styleId="ListContinue4">
    <w:name w:val="List Continue 4"/>
    <w:basedOn w:val="Normal"/>
    <w:uiPriority w:val="99"/>
    <w:semiHidden/>
    <w:unhideWhenUsed/>
    <w:rsid w:val="00293013"/>
    <w:pPr>
      <w:spacing w:after="120"/>
      <w:ind w:left="1440" w:firstLine="0"/>
      <w:contextualSpacing/>
    </w:pPr>
  </w:style>
  <w:style w:type="paragraph" w:styleId="ListContinue5">
    <w:name w:val="List Continue 5"/>
    <w:basedOn w:val="Normal"/>
    <w:uiPriority w:val="99"/>
    <w:semiHidden/>
    <w:unhideWhenUsed/>
    <w:rsid w:val="00293013"/>
    <w:pPr>
      <w:spacing w:after="120"/>
      <w:ind w:left="1800" w:firstLine="0"/>
      <w:contextualSpacing/>
    </w:pPr>
  </w:style>
  <w:style w:type="paragraph" w:styleId="ListNumber">
    <w:name w:val="List Number"/>
    <w:basedOn w:val="Normal"/>
    <w:uiPriority w:val="9"/>
    <w:unhideWhenUsed/>
    <w:qFormat/>
    <w:rsid w:val="00293013"/>
    <w:pPr>
      <w:numPr>
        <w:numId w:val="6"/>
      </w:numPr>
      <w:contextualSpacing/>
    </w:pPr>
  </w:style>
  <w:style w:type="paragraph" w:styleId="ListNumber2">
    <w:name w:val="List Number 2"/>
    <w:basedOn w:val="Normal"/>
    <w:uiPriority w:val="99"/>
    <w:semiHidden/>
    <w:unhideWhenUsed/>
    <w:rsid w:val="00293013"/>
    <w:pPr>
      <w:numPr>
        <w:numId w:val="7"/>
      </w:numPr>
      <w:ind w:firstLine="0"/>
      <w:contextualSpacing/>
    </w:pPr>
  </w:style>
  <w:style w:type="paragraph" w:styleId="ListNumber3">
    <w:name w:val="List Number 3"/>
    <w:basedOn w:val="Normal"/>
    <w:uiPriority w:val="99"/>
    <w:semiHidden/>
    <w:unhideWhenUsed/>
    <w:rsid w:val="00293013"/>
    <w:pPr>
      <w:numPr>
        <w:numId w:val="8"/>
      </w:numPr>
      <w:ind w:firstLine="0"/>
      <w:contextualSpacing/>
    </w:pPr>
  </w:style>
  <w:style w:type="paragraph" w:styleId="ListNumber4">
    <w:name w:val="List Number 4"/>
    <w:basedOn w:val="Normal"/>
    <w:uiPriority w:val="99"/>
    <w:semiHidden/>
    <w:unhideWhenUsed/>
    <w:rsid w:val="00293013"/>
    <w:pPr>
      <w:numPr>
        <w:numId w:val="9"/>
      </w:numPr>
      <w:ind w:firstLine="0"/>
      <w:contextualSpacing/>
    </w:pPr>
  </w:style>
  <w:style w:type="paragraph" w:styleId="ListNumber5">
    <w:name w:val="List Number 5"/>
    <w:basedOn w:val="Normal"/>
    <w:uiPriority w:val="99"/>
    <w:semiHidden/>
    <w:unhideWhenUsed/>
    <w:rsid w:val="00293013"/>
    <w:pPr>
      <w:numPr>
        <w:numId w:val="10"/>
      </w:numPr>
      <w:ind w:firstLine="0"/>
      <w:contextualSpacing/>
    </w:pPr>
  </w:style>
  <w:style w:type="paragraph" w:styleId="ListParagraph">
    <w:name w:val="List Paragraph"/>
    <w:basedOn w:val="Normal"/>
    <w:uiPriority w:val="34"/>
    <w:semiHidden/>
    <w:unhideWhenUsed/>
    <w:qFormat/>
    <w:rsid w:val="00293013"/>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rsid w:val="00293013"/>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293013"/>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rsid w:val="00293013"/>
    <w:pPr>
      <w:ind w:firstLine="0"/>
    </w:pPr>
    <w:rPr>
      <w:rFonts w:ascii="Times New Roman" w:hAnsi="Times New Roman" w:cs="Times New Roman"/>
    </w:rPr>
  </w:style>
  <w:style w:type="paragraph" w:styleId="NormalIndent">
    <w:name w:val="Normal Indent"/>
    <w:basedOn w:val="Normal"/>
    <w:uiPriority w:val="99"/>
    <w:semiHidden/>
    <w:unhideWhenUsed/>
    <w:rsid w:val="00293013"/>
    <w:pPr>
      <w:ind w:left="720" w:firstLine="0"/>
    </w:pPr>
  </w:style>
  <w:style w:type="paragraph" w:styleId="NoteHeading">
    <w:name w:val="Note Heading"/>
    <w:basedOn w:val="Normal"/>
    <w:next w:val="Normal"/>
    <w:link w:val="NoteHeadingChar"/>
    <w:uiPriority w:val="99"/>
    <w:semiHidden/>
    <w:unhideWhenUsed/>
    <w:rsid w:val="00293013"/>
    <w:pPr>
      <w:spacing w:line="240" w:lineRule="auto"/>
      <w:ind w:firstLine="0"/>
    </w:pPr>
  </w:style>
  <w:style w:type="character" w:customStyle="1" w:styleId="NoteHeadingChar">
    <w:name w:val="Note Heading Char"/>
    <w:basedOn w:val="DefaultParagraphFont"/>
    <w:link w:val="NoteHeading"/>
    <w:uiPriority w:val="99"/>
    <w:semiHidden/>
    <w:rsid w:val="00293013"/>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rsid w:val="00293013"/>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sid w:val="00293013"/>
    <w:rPr>
      <w:i/>
      <w:iCs/>
      <w:color w:val="404040" w:themeColor="text1" w:themeTint="BF"/>
      <w:kern w:val="24"/>
    </w:rPr>
  </w:style>
  <w:style w:type="paragraph" w:styleId="Salutation">
    <w:name w:val="Salutation"/>
    <w:basedOn w:val="Normal"/>
    <w:next w:val="Normal"/>
    <w:link w:val="SalutationChar"/>
    <w:uiPriority w:val="99"/>
    <w:semiHidden/>
    <w:unhideWhenUsed/>
    <w:rsid w:val="00293013"/>
    <w:pPr>
      <w:ind w:firstLine="0"/>
    </w:pPr>
  </w:style>
  <w:style w:type="character" w:customStyle="1" w:styleId="SalutationChar">
    <w:name w:val="Salutation Char"/>
    <w:basedOn w:val="DefaultParagraphFont"/>
    <w:link w:val="Salutation"/>
    <w:uiPriority w:val="99"/>
    <w:semiHidden/>
    <w:rsid w:val="00293013"/>
    <w:rPr>
      <w:kern w:val="24"/>
    </w:rPr>
  </w:style>
  <w:style w:type="paragraph" w:styleId="Signature">
    <w:name w:val="Signature"/>
    <w:basedOn w:val="Normal"/>
    <w:link w:val="SignatureChar"/>
    <w:uiPriority w:val="99"/>
    <w:semiHidden/>
    <w:unhideWhenUsed/>
    <w:rsid w:val="00293013"/>
    <w:pPr>
      <w:spacing w:line="240" w:lineRule="auto"/>
      <w:ind w:left="4320" w:firstLine="0"/>
    </w:pPr>
  </w:style>
  <w:style w:type="character" w:customStyle="1" w:styleId="SignatureChar">
    <w:name w:val="Signature Char"/>
    <w:basedOn w:val="DefaultParagraphFont"/>
    <w:link w:val="Signature"/>
    <w:uiPriority w:val="99"/>
    <w:semiHidden/>
    <w:rsid w:val="00293013"/>
    <w:rPr>
      <w:kern w:val="24"/>
    </w:rPr>
  </w:style>
  <w:style w:type="paragraph" w:styleId="TableofAuthorities">
    <w:name w:val="table of authorities"/>
    <w:basedOn w:val="Normal"/>
    <w:next w:val="Normal"/>
    <w:uiPriority w:val="99"/>
    <w:semiHidden/>
    <w:unhideWhenUsed/>
    <w:rsid w:val="00293013"/>
    <w:pPr>
      <w:ind w:left="240" w:firstLine="0"/>
    </w:pPr>
  </w:style>
  <w:style w:type="paragraph" w:styleId="TableofFigures">
    <w:name w:val="table of figures"/>
    <w:basedOn w:val="Normal"/>
    <w:next w:val="Normal"/>
    <w:uiPriority w:val="99"/>
    <w:semiHidden/>
    <w:unhideWhenUsed/>
    <w:rsid w:val="00293013"/>
    <w:pPr>
      <w:ind w:firstLine="0"/>
    </w:pPr>
  </w:style>
  <w:style w:type="paragraph" w:styleId="TOAHeading">
    <w:name w:val="toa heading"/>
    <w:basedOn w:val="Normal"/>
    <w:next w:val="Normal"/>
    <w:uiPriority w:val="99"/>
    <w:semiHidden/>
    <w:unhideWhenUsed/>
    <w:rsid w:val="00293013"/>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293013"/>
    <w:pPr>
      <w:spacing w:after="100"/>
      <w:ind w:left="720" w:firstLine="0"/>
    </w:pPr>
  </w:style>
  <w:style w:type="paragraph" w:styleId="TOC5">
    <w:name w:val="toc 5"/>
    <w:basedOn w:val="Normal"/>
    <w:next w:val="Normal"/>
    <w:autoRedefine/>
    <w:uiPriority w:val="39"/>
    <w:semiHidden/>
    <w:unhideWhenUsed/>
    <w:rsid w:val="00293013"/>
    <w:pPr>
      <w:spacing w:after="100"/>
      <w:ind w:left="960" w:firstLine="0"/>
    </w:pPr>
  </w:style>
  <w:style w:type="paragraph" w:styleId="TOC6">
    <w:name w:val="toc 6"/>
    <w:basedOn w:val="Normal"/>
    <w:next w:val="Normal"/>
    <w:autoRedefine/>
    <w:uiPriority w:val="39"/>
    <w:semiHidden/>
    <w:unhideWhenUsed/>
    <w:rsid w:val="00293013"/>
    <w:pPr>
      <w:spacing w:after="100"/>
      <w:ind w:left="1200" w:firstLine="0"/>
    </w:pPr>
  </w:style>
  <w:style w:type="paragraph" w:styleId="TOC7">
    <w:name w:val="toc 7"/>
    <w:basedOn w:val="Normal"/>
    <w:next w:val="Normal"/>
    <w:autoRedefine/>
    <w:uiPriority w:val="39"/>
    <w:semiHidden/>
    <w:unhideWhenUsed/>
    <w:rsid w:val="00293013"/>
    <w:pPr>
      <w:spacing w:after="100"/>
      <w:ind w:left="1440" w:firstLine="0"/>
    </w:pPr>
  </w:style>
  <w:style w:type="paragraph" w:styleId="TOC8">
    <w:name w:val="toc 8"/>
    <w:basedOn w:val="Normal"/>
    <w:next w:val="Normal"/>
    <w:autoRedefine/>
    <w:uiPriority w:val="39"/>
    <w:semiHidden/>
    <w:unhideWhenUsed/>
    <w:rsid w:val="00293013"/>
    <w:pPr>
      <w:spacing w:after="100"/>
      <w:ind w:left="1680" w:firstLine="0"/>
    </w:pPr>
  </w:style>
  <w:style w:type="paragraph" w:styleId="TOC9">
    <w:name w:val="toc 9"/>
    <w:basedOn w:val="Normal"/>
    <w:next w:val="Normal"/>
    <w:autoRedefine/>
    <w:uiPriority w:val="39"/>
    <w:semiHidden/>
    <w:unhideWhenUsed/>
    <w:rsid w:val="00293013"/>
    <w:pPr>
      <w:spacing w:after="100"/>
      <w:ind w:left="1920" w:firstLine="0"/>
    </w:pPr>
  </w:style>
  <w:style w:type="character" w:styleId="EndnoteReference">
    <w:name w:val="endnote reference"/>
    <w:basedOn w:val="DefaultParagraphFont"/>
    <w:uiPriority w:val="99"/>
    <w:semiHidden/>
    <w:unhideWhenUsed/>
    <w:rsid w:val="00293013"/>
    <w:rPr>
      <w:vertAlign w:val="superscript"/>
    </w:rPr>
  </w:style>
  <w:style w:type="character" w:styleId="FootnoteReference">
    <w:name w:val="footnote reference"/>
    <w:basedOn w:val="DefaultParagraphFont"/>
    <w:uiPriority w:val="5"/>
    <w:unhideWhenUsed/>
    <w:qFormat/>
    <w:rsid w:val="00293013"/>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rsid w:val="00293013"/>
    <w:pPr>
      <w:spacing w:before="240"/>
      <w:ind w:firstLine="0"/>
      <w:contextualSpacing/>
    </w:pPr>
  </w:style>
  <w:style w:type="table" w:customStyle="1"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995D90" w:rsidRDefault="00EF682E">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995D90" w:rsidRDefault="00EF682E">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995D90" w:rsidRDefault="00EF682E">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995D90" w:rsidRDefault="00EF682E">
          <w:pPr>
            <w:pStyle w:val="D5498F8D66B04815A464D0D565861443"/>
          </w:pPr>
          <w:r>
            <w:t>Author Note</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995D90" w:rsidRDefault="00EF682E">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995D90" w:rsidRDefault="00EF682E">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995D90" w:rsidRDefault="00EF682E">
          <w:pPr>
            <w:pStyle w:val="7A918DA0B38C4BD3A23C697838EC9315"/>
          </w:pPr>
          <w:r>
            <w:t xml:space="preserve">[Include all figures in their own </w:t>
          </w:r>
          <w:r>
            <w:t>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zoom w:percent="100"/>
  <w:revisionView w:inkAnnotations="0"/>
  <w:defaultTabStop w:val="720"/>
  <w:characterSpacingControl w:val="doNotCompress"/>
  <w:compat>
    <w:useFELayout/>
  </w:compat>
  <w:rsids>
    <w:rsidRoot w:val="00313E00"/>
    <w:rsid w:val="001864DE"/>
    <w:rsid w:val="00313E00"/>
    <w:rsid w:val="007E4637"/>
    <w:rsid w:val="00995D90"/>
    <w:rsid w:val="00EF682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4"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4637"/>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rsid w:val="007E4637"/>
  </w:style>
  <w:style w:type="paragraph" w:customStyle="1" w:styleId="BCE381562FEB4696B90D54AF878C68B9">
    <w:name w:val="BCE381562FEB4696B90D54AF878C68B9"/>
    <w:rsid w:val="007E4637"/>
  </w:style>
  <w:style w:type="paragraph" w:customStyle="1" w:styleId="7F56B23060BE47FFBCA90144E8F89BCE">
    <w:name w:val="7F56B23060BE47FFBCA90144E8F89BCE"/>
    <w:rsid w:val="007E4637"/>
  </w:style>
  <w:style w:type="paragraph" w:customStyle="1" w:styleId="D5498F8D66B04815A464D0D565861443">
    <w:name w:val="D5498F8D66B04815A464D0D565861443"/>
    <w:rsid w:val="007E4637"/>
  </w:style>
  <w:style w:type="paragraph" w:customStyle="1" w:styleId="42E729BC0C5D463F875DA0FE6EB89EDD">
    <w:name w:val="42E729BC0C5D463F875DA0FE6EB89EDD"/>
    <w:rsid w:val="007E4637"/>
  </w:style>
  <w:style w:type="paragraph" w:customStyle="1" w:styleId="49C83AF3189042E8848DCB65B932400B">
    <w:name w:val="49C83AF3189042E8848DCB65B932400B"/>
    <w:rsid w:val="007E4637"/>
  </w:style>
  <w:style w:type="character" w:styleId="Emphasis">
    <w:name w:val="Emphasis"/>
    <w:basedOn w:val="DefaultParagraphFont"/>
    <w:uiPriority w:val="4"/>
    <w:unhideWhenUsed/>
    <w:qFormat/>
    <w:rsid w:val="007E4637"/>
    <w:rPr>
      <w:i/>
      <w:iCs/>
    </w:rPr>
  </w:style>
  <w:style w:type="paragraph" w:customStyle="1" w:styleId="331386917630406B98ECE8DDF69A98C4">
    <w:name w:val="331386917630406B98ECE8DDF69A98C4"/>
    <w:rsid w:val="007E4637"/>
  </w:style>
  <w:style w:type="paragraph" w:customStyle="1" w:styleId="73E58004E097425899011974D27492CE">
    <w:name w:val="73E58004E097425899011974D27492CE"/>
    <w:rsid w:val="007E4637"/>
  </w:style>
  <w:style w:type="paragraph" w:customStyle="1" w:styleId="8D3A61C8A0284D089F24570D8BD25FEB">
    <w:name w:val="8D3A61C8A0284D089F24570D8BD25FEB"/>
    <w:rsid w:val="007E4637"/>
  </w:style>
  <w:style w:type="paragraph" w:customStyle="1" w:styleId="F74CDB2D5B354BECAD3CF90A0286D6A8">
    <w:name w:val="F74CDB2D5B354BECAD3CF90A0286D6A8"/>
    <w:rsid w:val="007E4637"/>
  </w:style>
  <w:style w:type="paragraph" w:customStyle="1" w:styleId="5BBADD0D6415444FA0E20E145DCCB377">
    <w:name w:val="5BBADD0D6415444FA0E20E145DCCB377"/>
    <w:rsid w:val="007E4637"/>
  </w:style>
  <w:style w:type="paragraph" w:customStyle="1" w:styleId="4645ADBD347740CDA04F6E4A3FF55AB8">
    <w:name w:val="4645ADBD347740CDA04F6E4A3FF55AB8"/>
    <w:rsid w:val="007E4637"/>
  </w:style>
  <w:style w:type="paragraph" w:customStyle="1" w:styleId="A1D52C8FA0CE4D4EA94404AD5E880F65">
    <w:name w:val="A1D52C8FA0CE4D4EA94404AD5E880F65"/>
    <w:rsid w:val="007E4637"/>
  </w:style>
  <w:style w:type="paragraph" w:customStyle="1" w:styleId="59B5ACCCAF3E44E28E6ECB1774905081">
    <w:name w:val="59B5ACCCAF3E44E28E6ECB1774905081"/>
    <w:rsid w:val="007E4637"/>
  </w:style>
  <w:style w:type="paragraph" w:customStyle="1" w:styleId="A13A74E37B9F4AA28F1868E5D2789DE4">
    <w:name w:val="A13A74E37B9F4AA28F1868E5D2789DE4"/>
    <w:rsid w:val="007E4637"/>
  </w:style>
  <w:style w:type="paragraph" w:customStyle="1" w:styleId="77C24C9CE24C4396BD9EE91AAAA4BF54">
    <w:name w:val="77C24C9CE24C4396BD9EE91AAAA4BF54"/>
    <w:rsid w:val="007E4637"/>
  </w:style>
  <w:style w:type="paragraph" w:customStyle="1" w:styleId="05749A3F83BF4A7A9CFA68A867222040">
    <w:name w:val="05749A3F83BF4A7A9CFA68A867222040"/>
    <w:rsid w:val="007E4637"/>
  </w:style>
  <w:style w:type="paragraph" w:customStyle="1" w:styleId="43176EFE682547D9B900A59116EDE4F6">
    <w:name w:val="43176EFE682547D9B900A59116EDE4F6"/>
    <w:rsid w:val="007E4637"/>
  </w:style>
  <w:style w:type="paragraph" w:customStyle="1" w:styleId="C4D3957C534043E3AC5B153B256E944A">
    <w:name w:val="C4D3957C534043E3AC5B153B256E944A"/>
    <w:rsid w:val="007E4637"/>
  </w:style>
  <w:style w:type="paragraph" w:customStyle="1" w:styleId="3C1786BC421D4647BDBB7F5E6BA356C6">
    <w:name w:val="3C1786BC421D4647BDBB7F5E6BA356C6"/>
    <w:rsid w:val="007E4637"/>
  </w:style>
  <w:style w:type="paragraph" w:customStyle="1" w:styleId="C63B6BE54ABC4B98AA55577576A0CBD9">
    <w:name w:val="C63B6BE54ABC4B98AA55577576A0CBD9"/>
    <w:rsid w:val="007E4637"/>
  </w:style>
  <w:style w:type="paragraph" w:customStyle="1" w:styleId="2D3E39ABE7984CEEBC3239F4247B5156">
    <w:name w:val="2D3E39ABE7984CEEBC3239F4247B5156"/>
    <w:rsid w:val="007E4637"/>
  </w:style>
  <w:style w:type="paragraph" w:customStyle="1" w:styleId="6824C5A7B7844EDD816B3D2C2C493826">
    <w:name w:val="6824C5A7B7844EDD816B3D2C2C493826"/>
    <w:rsid w:val="007E4637"/>
  </w:style>
  <w:style w:type="paragraph" w:customStyle="1" w:styleId="CF7DE973DBC64FBFB94ADAEEC8B2185C">
    <w:name w:val="CF7DE973DBC64FBFB94ADAEEC8B2185C"/>
    <w:rsid w:val="007E4637"/>
  </w:style>
  <w:style w:type="paragraph" w:customStyle="1" w:styleId="F9DA4E181F4543CB83E8AEBE9974B810">
    <w:name w:val="F9DA4E181F4543CB83E8AEBE9974B810"/>
    <w:rsid w:val="007E4637"/>
  </w:style>
  <w:style w:type="paragraph" w:customStyle="1" w:styleId="E172E3C8F6D44B0C9B5EC9A1E8851C51">
    <w:name w:val="E172E3C8F6D44B0C9B5EC9A1E8851C51"/>
    <w:rsid w:val="007E4637"/>
  </w:style>
  <w:style w:type="paragraph" w:customStyle="1" w:styleId="A3B49FC69E40472BB7F41C364781A903">
    <w:name w:val="A3B49FC69E40472BB7F41C364781A903"/>
    <w:rsid w:val="007E4637"/>
  </w:style>
  <w:style w:type="paragraph" w:customStyle="1" w:styleId="5D677DD832034758A313D70288A9FC2D">
    <w:name w:val="5D677DD832034758A313D70288A9FC2D"/>
    <w:rsid w:val="007E4637"/>
  </w:style>
  <w:style w:type="paragraph" w:customStyle="1" w:styleId="77D24E4CF7DE410F897EBE3901254497">
    <w:name w:val="77D24E4CF7DE410F897EBE3901254497"/>
    <w:rsid w:val="007E4637"/>
  </w:style>
  <w:style w:type="paragraph" w:customStyle="1" w:styleId="045EDDE293A74079B44035C72251EBF3">
    <w:name w:val="045EDDE293A74079B44035C72251EBF3"/>
    <w:rsid w:val="007E4637"/>
  </w:style>
  <w:style w:type="paragraph" w:customStyle="1" w:styleId="C5D3F953D0DF49AA8DD378BDE35DEE02">
    <w:name w:val="C5D3F953D0DF49AA8DD378BDE35DEE02"/>
    <w:rsid w:val="007E4637"/>
  </w:style>
  <w:style w:type="paragraph" w:customStyle="1" w:styleId="68017F0E4C8841968DEBCD951942083A">
    <w:name w:val="68017F0E4C8841968DEBCD951942083A"/>
    <w:rsid w:val="007E4637"/>
  </w:style>
  <w:style w:type="paragraph" w:customStyle="1" w:styleId="E6F22292328845E7AAE775E4906D2171">
    <w:name w:val="E6F22292328845E7AAE775E4906D2171"/>
    <w:rsid w:val="007E4637"/>
  </w:style>
  <w:style w:type="paragraph" w:customStyle="1" w:styleId="BD81A89CED68490AA3DD35130AFE9228">
    <w:name w:val="BD81A89CED68490AA3DD35130AFE9228"/>
    <w:rsid w:val="007E4637"/>
  </w:style>
  <w:style w:type="paragraph" w:customStyle="1" w:styleId="81A9AC96654F4FAE8373E692AD2F3421">
    <w:name w:val="81A9AC96654F4FAE8373E692AD2F3421"/>
    <w:rsid w:val="007E4637"/>
  </w:style>
  <w:style w:type="paragraph" w:customStyle="1" w:styleId="DCF0B9F33C994766A7BAF767823BD192">
    <w:name w:val="DCF0B9F33C994766A7BAF767823BD192"/>
    <w:rsid w:val="007E4637"/>
  </w:style>
  <w:style w:type="paragraph" w:customStyle="1" w:styleId="330E1903AC82402D8C3F8965637FBC52">
    <w:name w:val="330E1903AC82402D8C3F8965637FBC52"/>
    <w:rsid w:val="007E4637"/>
  </w:style>
  <w:style w:type="paragraph" w:customStyle="1" w:styleId="0C41C38A6910411E8BA1F0C56C6B9628">
    <w:name w:val="0C41C38A6910411E8BA1F0C56C6B9628"/>
    <w:rsid w:val="007E4637"/>
  </w:style>
  <w:style w:type="paragraph" w:customStyle="1" w:styleId="BDB8C595D55B43F5BA8C7D7A02F5B182">
    <w:name w:val="BDB8C595D55B43F5BA8C7D7A02F5B182"/>
    <w:rsid w:val="007E4637"/>
  </w:style>
  <w:style w:type="paragraph" w:customStyle="1" w:styleId="84C1DF61AD6F4DE1AF82F23F7864EE30">
    <w:name w:val="84C1DF61AD6F4DE1AF82F23F7864EE30"/>
    <w:rsid w:val="007E4637"/>
  </w:style>
  <w:style w:type="paragraph" w:customStyle="1" w:styleId="C944FFF301264CB585159DAC5D469F3C">
    <w:name w:val="C944FFF301264CB585159DAC5D469F3C"/>
    <w:rsid w:val="007E4637"/>
  </w:style>
  <w:style w:type="paragraph" w:customStyle="1" w:styleId="D7A11A5E8759454E9C82FC67296D1FC0">
    <w:name w:val="D7A11A5E8759454E9C82FC67296D1FC0"/>
    <w:rsid w:val="007E4637"/>
  </w:style>
  <w:style w:type="paragraph" w:customStyle="1" w:styleId="968712148CC44FF49D11AAD61655DE1F">
    <w:name w:val="968712148CC44FF49D11AAD61655DE1F"/>
    <w:rsid w:val="007E4637"/>
  </w:style>
  <w:style w:type="paragraph" w:customStyle="1" w:styleId="022EFF811D1F4E6E849DAC39AC7E3C3B">
    <w:name w:val="022EFF811D1F4E6E849DAC39AC7E3C3B"/>
    <w:rsid w:val="007E4637"/>
  </w:style>
  <w:style w:type="paragraph" w:customStyle="1" w:styleId="452D08DC744F42F59A4C238245BE8C3C">
    <w:name w:val="452D08DC744F42F59A4C238245BE8C3C"/>
    <w:rsid w:val="007E4637"/>
  </w:style>
  <w:style w:type="paragraph" w:customStyle="1" w:styleId="6F1AFD60A9E546AD82608CF84BE72D47">
    <w:name w:val="6F1AFD60A9E546AD82608CF84BE72D47"/>
    <w:rsid w:val="007E4637"/>
  </w:style>
  <w:style w:type="paragraph" w:customStyle="1" w:styleId="BB00F625FD6F481F97DF3B0C5721EAFD">
    <w:name w:val="BB00F625FD6F481F97DF3B0C5721EAFD"/>
    <w:rsid w:val="007E4637"/>
  </w:style>
  <w:style w:type="paragraph" w:customStyle="1" w:styleId="0AD11F46CACF43EE9849E4E1E4734341">
    <w:name w:val="0AD11F46CACF43EE9849E4E1E4734341"/>
    <w:rsid w:val="007E4637"/>
  </w:style>
  <w:style w:type="paragraph" w:customStyle="1" w:styleId="C71CC7B40F804E4B913D130E66A7F764">
    <w:name w:val="C71CC7B40F804E4B913D130E66A7F764"/>
    <w:rsid w:val="007E4637"/>
  </w:style>
  <w:style w:type="paragraph" w:customStyle="1" w:styleId="620AF015664341DB9530D14EE33CB9B1">
    <w:name w:val="620AF015664341DB9530D14EE33CB9B1"/>
    <w:rsid w:val="007E4637"/>
  </w:style>
  <w:style w:type="paragraph" w:customStyle="1" w:styleId="35A38F4F3F4B432494FDFFD00649DB31">
    <w:name w:val="35A38F4F3F4B432494FDFFD00649DB31"/>
    <w:rsid w:val="007E4637"/>
  </w:style>
  <w:style w:type="paragraph" w:customStyle="1" w:styleId="42A2072DF33C404789D05CA13A8956D8">
    <w:name w:val="42A2072DF33C404789D05CA13A8956D8"/>
    <w:rsid w:val="007E4637"/>
  </w:style>
  <w:style w:type="paragraph" w:customStyle="1" w:styleId="75C9C4D939644563BAB0A8ACD39B8A05">
    <w:name w:val="75C9C4D939644563BAB0A8ACD39B8A05"/>
    <w:rsid w:val="007E4637"/>
  </w:style>
  <w:style w:type="paragraph" w:customStyle="1" w:styleId="AF2D87F41E6B4E74BC00CEF72686CCE7">
    <w:name w:val="AF2D87F41E6B4E74BC00CEF72686CCE7"/>
    <w:rsid w:val="007E4637"/>
  </w:style>
  <w:style w:type="paragraph" w:customStyle="1" w:styleId="B8C5FDC7978544A096BC523C2543E374">
    <w:name w:val="B8C5FDC7978544A096BC523C2543E374"/>
    <w:rsid w:val="007E4637"/>
  </w:style>
  <w:style w:type="paragraph" w:customStyle="1" w:styleId="8D7D1434BB06422295FF9C325DC7DA7E">
    <w:name w:val="8D7D1434BB06422295FF9C325DC7DA7E"/>
    <w:rsid w:val="007E4637"/>
  </w:style>
  <w:style w:type="paragraph" w:customStyle="1" w:styleId="B9021946DBCB4BE8A053149985FAE45A">
    <w:name w:val="B9021946DBCB4BE8A053149985FAE45A"/>
    <w:rsid w:val="007E4637"/>
  </w:style>
  <w:style w:type="paragraph" w:customStyle="1" w:styleId="841B685FD8EE447F97C2AE737FBE232B">
    <w:name w:val="841B685FD8EE447F97C2AE737FBE232B"/>
    <w:rsid w:val="007E4637"/>
  </w:style>
  <w:style w:type="paragraph" w:customStyle="1" w:styleId="D7B512A13A41442BA4763BE3F70B2F19">
    <w:name w:val="D7B512A13A41442BA4763BE3F70B2F19"/>
    <w:rsid w:val="007E4637"/>
  </w:style>
  <w:style w:type="paragraph" w:customStyle="1" w:styleId="8811ED5C07DD4418B526B5B8C102FB92">
    <w:name w:val="8811ED5C07DD4418B526B5B8C102FB92"/>
    <w:rsid w:val="007E4637"/>
  </w:style>
  <w:style w:type="paragraph" w:customStyle="1" w:styleId="1EDFD3072B9A44858AC76DA5152ABAE9">
    <w:name w:val="1EDFD3072B9A44858AC76DA5152ABAE9"/>
    <w:rsid w:val="007E4637"/>
  </w:style>
  <w:style w:type="paragraph" w:customStyle="1" w:styleId="037316B403344476B38C5B9A07EB5CAC">
    <w:name w:val="037316B403344476B38C5B9A07EB5CAC"/>
    <w:rsid w:val="007E4637"/>
  </w:style>
  <w:style w:type="paragraph" w:customStyle="1" w:styleId="7A918DA0B38C4BD3A23C697838EC9315">
    <w:name w:val="7A918DA0B38C4BD3A23C697838EC9315"/>
    <w:rsid w:val="007E4637"/>
  </w:style>
</w:styles>
</file>

<file path=word/glossary/webSettings.xml><?xml version="1.0" encoding="utf-8"?>
<w:webSettings xmlns:r="http://schemas.openxmlformats.org/officeDocument/2006/relationships" xmlns:w="http://schemas.openxmlformats.org/wordprocessingml/2006/main">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final essay</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568C4B2-A637-4B22-9ADB-21028B369A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62</TotalTime>
  <Pages>6</Pages>
  <Words>2416</Words>
  <Characters>13772</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Final Essay</vt:lpstr>
    </vt:vector>
  </TitlesOfParts>
  <Company/>
  <LinksUpToDate>false</LinksUpToDate>
  <CharactersWithSpaces>1615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al Essay</dc:title>
  <dc:creator>Zack Gold</dc:creator>
  <cp:lastModifiedBy>Dell</cp:lastModifiedBy>
  <cp:revision>160</cp:revision>
  <dcterms:created xsi:type="dcterms:W3CDTF">2019-12-09T09:47:00Z</dcterms:created>
  <dcterms:modified xsi:type="dcterms:W3CDTF">2019-12-10T0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y67gMHyW"/&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